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C66CDF" w:rsidRDefault="00A45DCC" w:rsidP="00A45DCC">
      <w:pPr>
        <w:autoSpaceDE w:val="0"/>
        <w:autoSpaceDN w:val="0"/>
        <w:adjustRightInd w:val="0"/>
        <w:ind w:left="720" w:hanging="720"/>
        <w:jc w:val="center"/>
        <w:rPr>
          <w:sz w:val="28"/>
          <w:szCs w:val="28"/>
        </w:rPr>
      </w:pPr>
      <w:r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0FF4EEE" w:rsidR="6CD8D7D7" w:rsidRPr="00C66CDF" w:rsidRDefault="65F2A09D" w:rsidP="4364BEB3">
      <w:pPr>
        <w:spacing w:line="259" w:lineRule="auto"/>
        <w:ind w:left="3600"/>
        <w:jc w:val="left"/>
        <w:rPr>
          <w:color w:val="000000" w:themeColor="text1"/>
        </w:rPr>
      </w:pPr>
      <w:r w:rsidRPr="00C66CDF">
        <w:rPr>
          <w:color w:val="000000" w:themeColor="text1"/>
        </w:rPr>
        <w:t>APPROVED BY: _______________________________</w:t>
      </w:r>
      <w:bookmarkStart w:id="1" w:name="_Int_TsBZd1oW"/>
      <w:r w:rsidRPr="00C66CDF">
        <w:rPr>
          <w:color w:val="000000" w:themeColor="text1"/>
        </w:rPr>
        <w:t>_ ,</w:t>
      </w:r>
      <w:bookmarkEnd w:id="1"/>
      <w:r w:rsidRPr="00C66CDF">
        <w:rPr>
          <w:color w:val="000000" w:themeColor="text1"/>
        </w:rPr>
        <w:t xml:space="preserve"> </w:t>
      </w:r>
      <w:r w:rsidR="6CD8D7D7" w:rsidRPr="00C66CDF">
        <w:br/>
      </w:r>
      <w:r w:rsidR="27DAD589" w:rsidRPr="00C66CDF">
        <w:rPr>
          <w:color w:val="000000" w:themeColor="text1"/>
        </w:rPr>
        <w:t>Dr. Nguyễn Thị Thanh Sang</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7056C43A" w14:textId="77777777" w:rsidR="00A45DCC" w:rsidRPr="00C66CDF" w:rsidRDefault="00A45DCC" w:rsidP="00A45DCC">
      <w:pPr>
        <w:autoSpaceDE w:val="0"/>
        <w:autoSpaceDN w:val="0"/>
        <w:adjustRightInd w:val="0"/>
        <w:ind w:left="3600"/>
        <w:rPr>
          <w:color w:val="000000"/>
        </w:rPr>
      </w:pPr>
    </w:p>
    <w:p w14:paraId="4BB2E8B8" w14:textId="77777777" w:rsidR="00A45DCC" w:rsidRPr="00C66CDF" w:rsidRDefault="00A45DCC" w:rsidP="00A45DCC">
      <w:pPr>
        <w:autoSpaceDE w:val="0"/>
        <w:autoSpaceDN w:val="0"/>
        <w:adjustRightInd w:val="0"/>
        <w:ind w:left="3600"/>
        <w:rPr>
          <w:color w:val="000000"/>
        </w:rPr>
      </w:pPr>
    </w:p>
    <w:p w14:paraId="2996BA3B"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167325AE" w14:textId="77777777" w:rsidR="00A45DCC" w:rsidRPr="00C66CDF" w:rsidRDefault="00A45DCC" w:rsidP="00A45DCC">
      <w:pPr>
        <w:autoSpaceDE w:val="0"/>
        <w:autoSpaceDN w:val="0"/>
        <w:adjustRightInd w:val="0"/>
        <w:ind w:left="3600"/>
        <w:rPr>
          <w:color w:val="000000"/>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05B7AE9D" w:rsidR="00A45DCC" w:rsidRPr="00C66CDF" w:rsidRDefault="675A5C19" w:rsidP="007C575A">
      <w:pPr>
        <w:pStyle w:val="Heading1"/>
        <w:numPr>
          <w:ilvl w:val="0"/>
          <w:numId w:val="0"/>
        </w:numPr>
        <w:jc w:val="center"/>
      </w:pPr>
      <w:bookmarkStart w:id="2" w:name="_Toc514144956"/>
      <w:bookmarkStart w:id="3" w:name="_Toc171058856"/>
      <w:r w:rsidRPr="00C66CDF">
        <w:lastRenderedPageBreak/>
        <w:t>A</w:t>
      </w:r>
      <w:r w:rsidR="27F29253" w:rsidRPr="00C66CDF">
        <w:t>CKNOWLEGMENTS</w:t>
      </w:r>
      <w:bookmarkEnd w:id="2"/>
      <w:bookmarkEnd w:id="3"/>
    </w:p>
    <w:p w14:paraId="51C3189B" w14:textId="77777777" w:rsidR="006744E0" w:rsidRPr="00C66CDF" w:rsidRDefault="006744E0" w:rsidP="006744E0"/>
    <w:p w14:paraId="42FB09D7" w14:textId="1993EC11"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th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being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4459A85F" w:rsidRPr="00C66CDF">
        <w:rPr>
          <w:color w:val="000000" w:themeColor="text1"/>
          <w:sz w:val="28"/>
          <w:szCs w:val="28"/>
        </w:rPr>
        <w:t>researching</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4" w:name="_Toc514144957"/>
      <w:bookmarkStart w:id="5" w:name="_Toc171058857"/>
      <w:r w:rsidRPr="00C66CDF">
        <w:lastRenderedPageBreak/>
        <w:t>TABLE OF CONTENTS</w:t>
      </w:r>
      <w:bookmarkEnd w:id="4"/>
      <w:bookmarkEnd w:id="5"/>
    </w:p>
    <w:p w14:paraId="5CAA9421" w14:textId="77777777" w:rsidR="00BA7590" w:rsidRPr="00C66CDF" w:rsidRDefault="00BA7590" w:rsidP="00BA7590"/>
    <w:sdt>
      <w:sdtPr>
        <w:id w:val="560263857"/>
        <w:docPartObj>
          <w:docPartGallery w:val="Table of Contents"/>
          <w:docPartUnique/>
        </w:docPartObj>
      </w:sdtPr>
      <w:sdtContent>
        <w:p w14:paraId="1511EEEC" w14:textId="78686EDD" w:rsidR="00356DE3"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058856" w:history="1">
            <w:r w:rsidR="00356DE3" w:rsidRPr="00F456D8">
              <w:rPr>
                <w:rStyle w:val="Hyperlink"/>
                <w:noProof/>
              </w:rPr>
              <w:t>ACKNOWLEGMENTS</w:t>
            </w:r>
            <w:r w:rsidR="00356DE3">
              <w:rPr>
                <w:noProof/>
                <w:webHidden/>
              </w:rPr>
              <w:tab/>
            </w:r>
            <w:r w:rsidR="00356DE3">
              <w:rPr>
                <w:noProof/>
                <w:webHidden/>
              </w:rPr>
              <w:fldChar w:fldCharType="begin"/>
            </w:r>
            <w:r w:rsidR="00356DE3">
              <w:rPr>
                <w:noProof/>
                <w:webHidden/>
              </w:rPr>
              <w:instrText xml:space="preserve"> PAGEREF _Toc171058856 \h </w:instrText>
            </w:r>
            <w:r w:rsidR="00356DE3">
              <w:rPr>
                <w:noProof/>
                <w:webHidden/>
              </w:rPr>
            </w:r>
            <w:r w:rsidR="00356DE3">
              <w:rPr>
                <w:noProof/>
                <w:webHidden/>
              </w:rPr>
              <w:fldChar w:fldCharType="separate"/>
            </w:r>
            <w:r w:rsidR="00356DE3">
              <w:rPr>
                <w:noProof/>
                <w:webHidden/>
              </w:rPr>
              <w:t>3</w:t>
            </w:r>
            <w:r w:rsidR="00356DE3">
              <w:rPr>
                <w:noProof/>
                <w:webHidden/>
              </w:rPr>
              <w:fldChar w:fldCharType="end"/>
            </w:r>
          </w:hyperlink>
        </w:p>
        <w:p w14:paraId="6C0789FB" w14:textId="27D8A9C6" w:rsidR="00356DE3" w:rsidRDefault="00356DE3">
          <w:pPr>
            <w:pStyle w:val="TOC1"/>
            <w:rPr>
              <w:rFonts w:asciiTheme="minorHAnsi" w:eastAsiaTheme="minorEastAsia" w:hAnsiTheme="minorHAnsi" w:cstheme="minorBidi"/>
              <w:noProof/>
              <w:kern w:val="2"/>
              <w14:ligatures w14:val="standardContextual"/>
            </w:rPr>
          </w:pPr>
          <w:hyperlink w:anchor="_Toc171058857" w:history="1">
            <w:r w:rsidRPr="00F456D8">
              <w:rPr>
                <w:rStyle w:val="Hyperlink"/>
                <w:noProof/>
              </w:rPr>
              <w:t>TABLE OF CONTENTS</w:t>
            </w:r>
            <w:r>
              <w:rPr>
                <w:noProof/>
                <w:webHidden/>
              </w:rPr>
              <w:tab/>
            </w:r>
            <w:r>
              <w:rPr>
                <w:noProof/>
                <w:webHidden/>
              </w:rPr>
              <w:fldChar w:fldCharType="begin"/>
            </w:r>
            <w:r>
              <w:rPr>
                <w:noProof/>
                <w:webHidden/>
              </w:rPr>
              <w:instrText xml:space="preserve"> PAGEREF _Toc171058857 \h </w:instrText>
            </w:r>
            <w:r>
              <w:rPr>
                <w:noProof/>
                <w:webHidden/>
              </w:rPr>
            </w:r>
            <w:r>
              <w:rPr>
                <w:noProof/>
                <w:webHidden/>
              </w:rPr>
              <w:fldChar w:fldCharType="separate"/>
            </w:r>
            <w:r>
              <w:rPr>
                <w:noProof/>
                <w:webHidden/>
              </w:rPr>
              <w:t>4</w:t>
            </w:r>
            <w:r>
              <w:rPr>
                <w:noProof/>
                <w:webHidden/>
              </w:rPr>
              <w:fldChar w:fldCharType="end"/>
            </w:r>
          </w:hyperlink>
        </w:p>
        <w:p w14:paraId="78454F80" w14:textId="225B4253" w:rsidR="00356DE3" w:rsidRDefault="00356DE3">
          <w:pPr>
            <w:pStyle w:val="TOC1"/>
            <w:rPr>
              <w:rFonts w:asciiTheme="minorHAnsi" w:eastAsiaTheme="minorEastAsia" w:hAnsiTheme="minorHAnsi" w:cstheme="minorBidi"/>
              <w:noProof/>
              <w:kern w:val="2"/>
              <w14:ligatures w14:val="standardContextual"/>
            </w:rPr>
          </w:pPr>
          <w:hyperlink w:anchor="_Toc171058858" w:history="1">
            <w:r w:rsidRPr="00F456D8">
              <w:rPr>
                <w:rStyle w:val="Hyperlink"/>
                <w:noProof/>
              </w:rPr>
              <w:t>LIST OF FIGURES</w:t>
            </w:r>
            <w:r>
              <w:rPr>
                <w:noProof/>
                <w:webHidden/>
              </w:rPr>
              <w:tab/>
            </w:r>
            <w:r>
              <w:rPr>
                <w:noProof/>
                <w:webHidden/>
              </w:rPr>
              <w:fldChar w:fldCharType="begin"/>
            </w:r>
            <w:r>
              <w:rPr>
                <w:noProof/>
                <w:webHidden/>
              </w:rPr>
              <w:instrText xml:space="preserve"> PAGEREF _Toc171058858 \h </w:instrText>
            </w:r>
            <w:r>
              <w:rPr>
                <w:noProof/>
                <w:webHidden/>
              </w:rPr>
            </w:r>
            <w:r>
              <w:rPr>
                <w:noProof/>
                <w:webHidden/>
              </w:rPr>
              <w:fldChar w:fldCharType="separate"/>
            </w:r>
            <w:r>
              <w:rPr>
                <w:noProof/>
                <w:webHidden/>
              </w:rPr>
              <w:t>6</w:t>
            </w:r>
            <w:r>
              <w:rPr>
                <w:noProof/>
                <w:webHidden/>
              </w:rPr>
              <w:fldChar w:fldCharType="end"/>
            </w:r>
          </w:hyperlink>
        </w:p>
        <w:p w14:paraId="1607E24E" w14:textId="13DE9727" w:rsidR="00356DE3" w:rsidRDefault="00356DE3">
          <w:pPr>
            <w:pStyle w:val="TOC1"/>
            <w:rPr>
              <w:rFonts w:asciiTheme="minorHAnsi" w:eastAsiaTheme="minorEastAsia" w:hAnsiTheme="minorHAnsi" w:cstheme="minorBidi"/>
              <w:noProof/>
              <w:kern w:val="2"/>
              <w14:ligatures w14:val="standardContextual"/>
            </w:rPr>
          </w:pPr>
          <w:hyperlink w:anchor="_Toc171058859" w:history="1">
            <w:r w:rsidRPr="00F456D8">
              <w:rPr>
                <w:rStyle w:val="Hyperlink"/>
                <w:noProof/>
              </w:rPr>
              <w:t>LIST OF TABLES</w:t>
            </w:r>
            <w:r>
              <w:rPr>
                <w:noProof/>
                <w:webHidden/>
              </w:rPr>
              <w:tab/>
            </w:r>
            <w:r>
              <w:rPr>
                <w:noProof/>
                <w:webHidden/>
              </w:rPr>
              <w:fldChar w:fldCharType="begin"/>
            </w:r>
            <w:r>
              <w:rPr>
                <w:noProof/>
                <w:webHidden/>
              </w:rPr>
              <w:instrText xml:space="preserve"> PAGEREF _Toc171058859 \h </w:instrText>
            </w:r>
            <w:r>
              <w:rPr>
                <w:noProof/>
                <w:webHidden/>
              </w:rPr>
            </w:r>
            <w:r>
              <w:rPr>
                <w:noProof/>
                <w:webHidden/>
              </w:rPr>
              <w:fldChar w:fldCharType="separate"/>
            </w:r>
            <w:r>
              <w:rPr>
                <w:noProof/>
                <w:webHidden/>
              </w:rPr>
              <w:t>7</w:t>
            </w:r>
            <w:r>
              <w:rPr>
                <w:noProof/>
                <w:webHidden/>
              </w:rPr>
              <w:fldChar w:fldCharType="end"/>
            </w:r>
          </w:hyperlink>
        </w:p>
        <w:p w14:paraId="4781871A" w14:textId="311AA1AC" w:rsidR="00356DE3" w:rsidRDefault="00356DE3">
          <w:pPr>
            <w:pStyle w:val="TOC1"/>
            <w:rPr>
              <w:rFonts w:asciiTheme="minorHAnsi" w:eastAsiaTheme="minorEastAsia" w:hAnsiTheme="minorHAnsi" w:cstheme="minorBidi"/>
              <w:noProof/>
              <w:kern w:val="2"/>
              <w14:ligatures w14:val="standardContextual"/>
            </w:rPr>
          </w:pPr>
          <w:hyperlink w:anchor="_Toc171058860" w:history="1">
            <w:r w:rsidRPr="00F456D8">
              <w:rPr>
                <w:rStyle w:val="Hyperlink"/>
                <w:noProof/>
              </w:rPr>
              <w:t>LIST OF EQUATIONS</w:t>
            </w:r>
            <w:r>
              <w:rPr>
                <w:noProof/>
                <w:webHidden/>
              </w:rPr>
              <w:tab/>
            </w:r>
            <w:r>
              <w:rPr>
                <w:noProof/>
                <w:webHidden/>
              </w:rPr>
              <w:fldChar w:fldCharType="begin"/>
            </w:r>
            <w:r>
              <w:rPr>
                <w:noProof/>
                <w:webHidden/>
              </w:rPr>
              <w:instrText xml:space="preserve"> PAGEREF _Toc171058860 \h </w:instrText>
            </w:r>
            <w:r>
              <w:rPr>
                <w:noProof/>
                <w:webHidden/>
              </w:rPr>
            </w:r>
            <w:r>
              <w:rPr>
                <w:noProof/>
                <w:webHidden/>
              </w:rPr>
              <w:fldChar w:fldCharType="separate"/>
            </w:r>
            <w:r>
              <w:rPr>
                <w:noProof/>
                <w:webHidden/>
              </w:rPr>
              <w:t>8</w:t>
            </w:r>
            <w:r>
              <w:rPr>
                <w:noProof/>
                <w:webHidden/>
              </w:rPr>
              <w:fldChar w:fldCharType="end"/>
            </w:r>
          </w:hyperlink>
        </w:p>
        <w:p w14:paraId="4F28D633" w14:textId="6CE9E23C" w:rsidR="00356DE3" w:rsidRDefault="00356DE3">
          <w:pPr>
            <w:pStyle w:val="TOC1"/>
            <w:rPr>
              <w:rFonts w:asciiTheme="minorHAnsi" w:eastAsiaTheme="minorEastAsia" w:hAnsiTheme="minorHAnsi" w:cstheme="minorBidi"/>
              <w:noProof/>
              <w:kern w:val="2"/>
              <w14:ligatures w14:val="standardContextual"/>
            </w:rPr>
          </w:pPr>
          <w:hyperlink w:anchor="_Toc171058861" w:history="1">
            <w:r w:rsidRPr="00F456D8">
              <w:rPr>
                <w:rStyle w:val="Hyperlink"/>
                <w:noProof/>
              </w:rPr>
              <w:t>ABSTRACT</w:t>
            </w:r>
            <w:r>
              <w:rPr>
                <w:noProof/>
                <w:webHidden/>
              </w:rPr>
              <w:tab/>
            </w:r>
            <w:r>
              <w:rPr>
                <w:noProof/>
                <w:webHidden/>
              </w:rPr>
              <w:fldChar w:fldCharType="begin"/>
            </w:r>
            <w:r>
              <w:rPr>
                <w:noProof/>
                <w:webHidden/>
              </w:rPr>
              <w:instrText xml:space="preserve"> PAGEREF _Toc171058861 \h </w:instrText>
            </w:r>
            <w:r>
              <w:rPr>
                <w:noProof/>
                <w:webHidden/>
              </w:rPr>
            </w:r>
            <w:r>
              <w:rPr>
                <w:noProof/>
                <w:webHidden/>
              </w:rPr>
              <w:fldChar w:fldCharType="separate"/>
            </w:r>
            <w:r>
              <w:rPr>
                <w:noProof/>
                <w:webHidden/>
              </w:rPr>
              <w:t>9</w:t>
            </w:r>
            <w:r>
              <w:rPr>
                <w:noProof/>
                <w:webHidden/>
              </w:rPr>
              <w:fldChar w:fldCharType="end"/>
            </w:r>
          </w:hyperlink>
        </w:p>
        <w:p w14:paraId="6CAE2FA0" w14:textId="139AE0B6" w:rsidR="00356DE3" w:rsidRDefault="00356DE3">
          <w:pPr>
            <w:pStyle w:val="TOC1"/>
            <w:tabs>
              <w:tab w:val="left" w:pos="1320"/>
            </w:tabs>
            <w:rPr>
              <w:rFonts w:asciiTheme="minorHAnsi" w:eastAsiaTheme="minorEastAsia" w:hAnsiTheme="minorHAnsi" w:cstheme="minorBidi"/>
              <w:noProof/>
              <w:kern w:val="2"/>
              <w14:ligatures w14:val="standardContextual"/>
            </w:rPr>
          </w:pPr>
          <w:hyperlink w:anchor="_Toc171058862" w:history="1">
            <w:r w:rsidRPr="00F456D8">
              <w:rPr>
                <w:rStyle w:val="Hyperlink"/>
                <w:noProof/>
              </w:rPr>
              <w:t>Chapter 1</w:t>
            </w:r>
            <w:r>
              <w:rPr>
                <w:rFonts w:asciiTheme="minorHAnsi" w:eastAsiaTheme="minorEastAsia" w:hAnsiTheme="minorHAnsi" w:cstheme="minorBidi"/>
                <w:noProof/>
                <w:kern w:val="2"/>
                <w14:ligatures w14:val="standardContextual"/>
              </w:rPr>
              <w:tab/>
            </w:r>
            <w:r w:rsidRPr="00F456D8">
              <w:rPr>
                <w:rStyle w:val="Hyperlink"/>
                <w:noProof/>
              </w:rPr>
              <w:t>INTRODUCTION</w:t>
            </w:r>
            <w:r>
              <w:rPr>
                <w:noProof/>
                <w:webHidden/>
              </w:rPr>
              <w:tab/>
            </w:r>
            <w:r>
              <w:rPr>
                <w:noProof/>
                <w:webHidden/>
              </w:rPr>
              <w:fldChar w:fldCharType="begin"/>
            </w:r>
            <w:r>
              <w:rPr>
                <w:noProof/>
                <w:webHidden/>
              </w:rPr>
              <w:instrText xml:space="preserve"> PAGEREF _Toc171058862 \h </w:instrText>
            </w:r>
            <w:r>
              <w:rPr>
                <w:noProof/>
                <w:webHidden/>
              </w:rPr>
            </w:r>
            <w:r>
              <w:rPr>
                <w:noProof/>
                <w:webHidden/>
              </w:rPr>
              <w:fldChar w:fldCharType="separate"/>
            </w:r>
            <w:r>
              <w:rPr>
                <w:noProof/>
                <w:webHidden/>
              </w:rPr>
              <w:t>10</w:t>
            </w:r>
            <w:r>
              <w:rPr>
                <w:noProof/>
                <w:webHidden/>
              </w:rPr>
              <w:fldChar w:fldCharType="end"/>
            </w:r>
          </w:hyperlink>
        </w:p>
        <w:p w14:paraId="716609CE" w14:textId="0DBF1826"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3" w:history="1">
            <w:r w:rsidRPr="00F456D8">
              <w:rPr>
                <w:rStyle w:val="Hyperlink"/>
                <w:noProof/>
              </w:rPr>
              <w:t>1.1</w:t>
            </w:r>
            <w:r>
              <w:rPr>
                <w:rFonts w:asciiTheme="minorHAnsi" w:eastAsiaTheme="minorEastAsia" w:hAnsiTheme="minorHAnsi" w:cstheme="minorBidi"/>
                <w:noProof/>
                <w:kern w:val="2"/>
                <w14:ligatures w14:val="standardContextual"/>
              </w:rPr>
              <w:tab/>
            </w:r>
            <w:r w:rsidRPr="00F456D8">
              <w:rPr>
                <w:rStyle w:val="Hyperlink"/>
                <w:noProof/>
              </w:rPr>
              <w:t>Background</w:t>
            </w:r>
            <w:r>
              <w:rPr>
                <w:noProof/>
                <w:webHidden/>
              </w:rPr>
              <w:tab/>
            </w:r>
            <w:r>
              <w:rPr>
                <w:noProof/>
                <w:webHidden/>
              </w:rPr>
              <w:fldChar w:fldCharType="begin"/>
            </w:r>
            <w:r>
              <w:rPr>
                <w:noProof/>
                <w:webHidden/>
              </w:rPr>
              <w:instrText xml:space="preserve"> PAGEREF _Toc171058863 \h </w:instrText>
            </w:r>
            <w:r>
              <w:rPr>
                <w:noProof/>
                <w:webHidden/>
              </w:rPr>
            </w:r>
            <w:r>
              <w:rPr>
                <w:noProof/>
                <w:webHidden/>
              </w:rPr>
              <w:fldChar w:fldCharType="separate"/>
            </w:r>
            <w:r>
              <w:rPr>
                <w:noProof/>
                <w:webHidden/>
              </w:rPr>
              <w:t>10</w:t>
            </w:r>
            <w:r>
              <w:rPr>
                <w:noProof/>
                <w:webHidden/>
              </w:rPr>
              <w:fldChar w:fldCharType="end"/>
            </w:r>
          </w:hyperlink>
        </w:p>
        <w:p w14:paraId="72930743" w14:textId="3372760E"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4" w:history="1">
            <w:r w:rsidRPr="00F456D8">
              <w:rPr>
                <w:rStyle w:val="Hyperlink"/>
                <w:noProof/>
              </w:rPr>
              <w:t>1.2</w:t>
            </w:r>
            <w:r>
              <w:rPr>
                <w:rFonts w:asciiTheme="minorHAnsi" w:eastAsiaTheme="minorEastAsia" w:hAnsiTheme="minorHAnsi" w:cstheme="minorBidi"/>
                <w:noProof/>
                <w:kern w:val="2"/>
                <w14:ligatures w14:val="standardContextual"/>
              </w:rPr>
              <w:tab/>
            </w:r>
            <w:r w:rsidRPr="00F456D8">
              <w:rPr>
                <w:rStyle w:val="Hyperlink"/>
                <w:noProof/>
              </w:rPr>
              <w:t>Problem Statement</w:t>
            </w:r>
            <w:r>
              <w:rPr>
                <w:noProof/>
                <w:webHidden/>
              </w:rPr>
              <w:tab/>
            </w:r>
            <w:r>
              <w:rPr>
                <w:noProof/>
                <w:webHidden/>
              </w:rPr>
              <w:fldChar w:fldCharType="begin"/>
            </w:r>
            <w:r>
              <w:rPr>
                <w:noProof/>
                <w:webHidden/>
              </w:rPr>
              <w:instrText xml:space="preserve"> PAGEREF _Toc171058864 \h </w:instrText>
            </w:r>
            <w:r>
              <w:rPr>
                <w:noProof/>
                <w:webHidden/>
              </w:rPr>
            </w:r>
            <w:r>
              <w:rPr>
                <w:noProof/>
                <w:webHidden/>
              </w:rPr>
              <w:fldChar w:fldCharType="separate"/>
            </w:r>
            <w:r>
              <w:rPr>
                <w:noProof/>
                <w:webHidden/>
              </w:rPr>
              <w:t>10</w:t>
            </w:r>
            <w:r>
              <w:rPr>
                <w:noProof/>
                <w:webHidden/>
              </w:rPr>
              <w:fldChar w:fldCharType="end"/>
            </w:r>
          </w:hyperlink>
        </w:p>
        <w:p w14:paraId="0D8A970B" w14:textId="09F49DF4"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5" w:history="1">
            <w:r w:rsidRPr="00F456D8">
              <w:rPr>
                <w:rStyle w:val="Hyperlink"/>
                <w:noProof/>
              </w:rPr>
              <w:t>1.3</w:t>
            </w:r>
            <w:r>
              <w:rPr>
                <w:rFonts w:asciiTheme="minorHAnsi" w:eastAsiaTheme="minorEastAsia" w:hAnsiTheme="minorHAnsi" w:cstheme="minorBidi"/>
                <w:noProof/>
                <w:kern w:val="2"/>
                <w14:ligatures w14:val="standardContextual"/>
              </w:rPr>
              <w:tab/>
            </w:r>
            <w:r w:rsidRPr="00F456D8">
              <w:rPr>
                <w:rStyle w:val="Hyperlink"/>
                <w:noProof/>
              </w:rPr>
              <w:t>Scope and Objectives</w:t>
            </w:r>
            <w:r>
              <w:rPr>
                <w:noProof/>
                <w:webHidden/>
              </w:rPr>
              <w:tab/>
            </w:r>
            <w:r>
              <w:rPr>
                <w:noProof/>
                <w:webHidden/>
              </w:rPr>
              <w:fldChar w:fldCharType="begin"/>
            </w:r>
            <w:r>
              <w:rPr>
                <w:noProof/>
                <w:webHidden/>
              </w:rPr>
              <w:instrText xml:space="preserve"> PAGEREF _Toc171058865 \h </w:instrText>
            </w:r>
            <w:r>
              <w:rPr>
                <w:noProof/>
                <w:webHidden/>
              </w:rPr>
            </w:r>
            <w:r>
              <w:rPr>
                <w:noProof/>
                <w:webHidden/>
              </w:rPr>
              <w:fldChar w:fldCharType="separate"/>
            </w:r>
            <w:r>
              <w:rPr>
                <w:noProof/>
                <w:webHidden/>
              </w:rPr>
              <w:t>10</w:t>
            </w:r>
            <w:r>
              <w:rPr>
                <w:noProof/>
                <w:webHidden/>
              </w:rPr>
              <w:fldChar w:fldCharType="end"/>
            </w:r>
          </w:hyperlink>
        </w:p>
        <w:p w14:paraId="18D144A9" w14:textId="4F9AF864"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66" w:history="1">
            <w:r w:rsidRPr="00F456D8">
              <w:rPr>
                <w:rStyle w:val="Hyperlink"/>
                <w:noProof/>
              </w:rPr>
              <w:t>1.4</w:t>
            </w:r>
            <w:r>
              <w:rPr>
                <w:rFonts w:asciiTheme="minorHAnsi" w:eastAsiaTheme="minorEastAsia" w:hAnsiTheme="minorHAnsi" w:cstheme="minorBidi"/>
                <w:noProof/>
                <w:kern w:val="2"/>
                <w14:ligatures w14:val="standardContextual"/>
              </w:rPr>
              <w:tab/>
            </w:r>
            <w:r w:rsidRPr="00F456D8">
              <w:rPr>
                <w:rStyle w:val="Hyperlink"/>
                <w:noProof/>
              </w:rPr>
              <w:t>Structure of thesis</w:t>
            </w:r>
            <w:r>
              <w:rPr>
                <w:noProof/>
                <w:webHidden/>
              </w:rPr>
              <w:tab/>
            </w:r>
            <w:r>
              <w:rPr>
                <w:noProof/>
                <w:webHidden/>
              </w:rPr>
              <w:fldChar w:fldCharType="begin"/>
            </w:r>
            <w:r>
              <w:rPr>
                <w:noProof/>
                <w:webHidden/>
              </w:rPr>
              <w:instrText xml:space="preserve"> PAGEREF _Toc171058866 \h </w:instrText>
            </w:r>
            <w:r>
              <w:rPr>
                <w:noProof/>
                <w:webHidden/>
              </w:rPr>
            </w:r>
            <w:r>
              <w:rPr>
                <w:noProof/>
                <w:webHidden/>
              </w:rPr>
              <w:fldChar w:fldCharType="separate"/>
            </w:r>
            <w:r>
              <w:rPr>
                <w:noProof/>
                <w:webHidden/>
              </w:rPr>
              <w:t>10</w:t>
            </w:r>
            <w:r>
              <w:rPr>
                <w:noProof/>
                <w:webHidden/>
              </w:rPr>
              <w:fldChar w:fldCharType="end"/>
            </w:r>
          </w:hyperlink>
        </w:p>
        <w:p w14:paraId="2F43BBB2" w14:textId="2F4F3B5B" w:rsidR="00356DE3" w:rsidRDefault="00356DE3">
          <w:pPr>
            <w:pStyle w:val="TOC1"/>
            <w:tabs>
              <w:tab w:val="left" w:pos="1320"/>
            </w:tabs>
            <w:rPr>
              <w:rFonts w:asciiTheme="minorHAnsi" w:eastAsiaTheme="minorEastAsia" w:hAnsiTheme="minorHAnsi" w:cstheme="minorBidi"/>
              <w:noProof/>
              <w:kern w:val="2"/>
              <w14:ligatures w14:val="standardContextual"/>
            </w:rPr>
          </w:pPr>
          <w:hyperlink w:anchor="_Toc171058867" w:history="1">
            <w:r w:rsidRPr="00F456D8">
              <w:rPr>
                <w:rStyle w:val="Hyperlink"/>
                <w:noProof/>
              </w:rPr>
              <w:t>Chapter 2</w:t>
            </w:r>
            <w:r>
              <w:rPr>
                <w:rFonts w:asciiTheme="minorHAnsi" w:eastAsiaTheme="minorEastAsia" w:hAnsiTheme="minorHAnsi" w:cstheme="minorBidi"/>
                <w:noProof/>
                <w:kern w:val="2"/>
                <w14:ligatures w14:val="standardContextual"/>
              </w:rPr>
              <w:tab/>
            </w:r>
            <w:r w:rsidRPr="00F456D8">
              <w:rPr>
                <w:rStyle w:val="Hyperlink"/>
                <w:noProof/>
              </w:rPr>
              <w:t>LITERATURE REVIEW</w:t>
            </w:r>
            <w:r>
              <w:rPr>
                <w:noProof/>
                <w:webHidden/>
              </w:rPr>
              <w:tab/>
            </w:r>
            <w:r>
              <w:rPr>
                <w:noProof/>
                <w:webHidden/>
              </w:rPr>
              <w:fldChar w:fldCharType="begin"/>
            </w:r>
            <w:r>
              <w:rPr>
                <w:noProof/>
                <w:webHidden/>
              </w:rPr>
              <w:instrText xml:space="preserve"> PAGEREF _Toc171058867 \h </w:instrText>
            </w:r>
            <w:r>
              <w:rPr>
                <w:noProof/>
                <w:webHidden/>
              </w:rPr>
            </w:r>
            <w:r>
              <w:rPr>
                <w:noProof/>
                <w:webHidden/>
              </w:rPr>
              <w:fldChar w:fldCharType="separate"/>
            </w:r>
            <w:r>
              <w:rPr>
                <w:noProof/>
                <w:webHidden/>
              </w:rPr>
              <w:t>12</w:t>
            </w:r>
            <w:r>
              <w:rPr>
                <w:noProof/>
                <w:webHidden/>
              </w:rPr>
              <w:fldChar w:fldCharType="end"/>
            </w:r>
          </w:hyperlink>
        </w:p>
        <w:p w14:paraId="54846D43" w14:textId="4DB023FE"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1" w:history="1">
            <w:r w:rsidRPr="00F456D8">
              <w:rPr>
                <w:rStyle w:val="Hyperlink"/>
                <w:noProof/>
              </w:rPr>
              <w:t>2.1</w:t>
            </w:r>
            <w:r>
              <w:rPr>
                <w:rFonts w:asciiTheme="minorHAnsi" w:eastAsiaTheme="minorEastAsia" w:hAnsiTheme="minorHAnsi" w:cstheme="minorBidi"/>
                <w:noProof/>
                <w:kern w:val="2"/>
                <w14:ligatures w14:val="standardContextual"/>
              </w:rPr>
              <w:tab/>
            </w:r>
            <w:r w:rsidRPr="00F456D8">
              <w:rPr>
                <w:rStyle w:val="Hyperlink"/>
                <w:noProof/>
              </w:rPr>
              <w:t>Overview of Automatic Document Segmentation</w:t>
            </w:r>
            <w:r>
              <w:rPr>
                <w:noProof/>
                <w:webHidden/>
              </w:rPr>
              <w:tab/>
            </w:r>
            <w:r>
              <w:rPr>
                <w:noProof/>
                <w:webHidden/>
              </w:rPr>
              <w:fldChar w:fldCharType="begin"/>
            </w:r>
            <w:r>
              <w:rPr>
                <w:noProof/>
                <w:webHidden/>
              </w:rPr>
              <w:instrText xml:space="preserve"> PAGEREF _Toc171058871 \h </w:instrText>
            </w:r>
            <w:r>
              <w:rPr>
                <w:noProof/>
                <w:webHidden/>
              </w:rPr>
            </w:r>
            <w:r>
              <w:rPr>
                <w:noProof/>
                <w:webHidden/>
              </w:rPr>
              <w:fldChar w:fldCharType="separate"/>
            </w:r>
            <w:r>
              <w:rPr>
                <w:noProof/>
                <w:webHidden/>
              </w:rPr>
              <w:t>12</w:t>
            </w:r>
            <w:r>
              <w:rPr>
                <w:noProof/>
                <w:webHidden/>
              </w:rPr>
              <w:fldChar w:fldCharType="end"/>
            </w:r>
          </w:hyperlink>
        </w:p>
        <w:p w14:paraId="776075C2" w14:textId="6EC8507D"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2" w:history="1">
            <w:r w:rsidRPr="00F456D8">
              <w:rPr>
                <w:rStyle w:val="Hyperlink"/>
                <w:noProof/>
              </w:rPr>
              <w:t>2.1.1</w:t>
            </w:r>
            <w:r>
              <w:rPr>
                <w:rFonts w:asciiTheme="minorHAnsi" w:eastAsiaTheme="minorEastAsia" w:hAnsiTheme="minorHAnsi" w:cstheme="minorBidi"/>
                <w:noProof/>
                <w:kern w:val="2"/>
                <w14:ligatures w14:val="standardContextual"/>
              </w:rPr>
              <w:tab/>
            </w:r>
            <w:r w:rsidRPr="00F456D8">
              <w:rPr>
                <w:rStyle w:val="Hyperlink"/>
                <w:noProof/>
              </w:rPr>
              <w:t>GROBID</w:t>
            </w:r>
            <w:r>
              <w:rPr>
                <w:noProof/>
                <w:webHidden/>
              </w:rPr>
              <w:tab/>
            </w:r>
            <w:r>
              <w:rPr>
                <w:noProof/>
                <w:webHidden/>
              </w:rPr>
              <w:fldChar w:fldCharType="begin"/>
            </w:r>
            <w:r>
              <w:rPr>
                <w:noProof/>
                <w:webHidden/>
              </w:rPr>
              <w:instrText xml:space="preserve"> PAGEREF _Toc171058872 \h </w:instrText>
            </w:r>
            <w:r>
              <w:rPr>
                <w:noProof/>
                <w:webHidden/>
              </w:rPr>
            </w:r>
            <w:r>
              <w:rPr>
                <w:noProof/>
                <w:webHidden/>
              </w:rPr>
              <w:fldChar w:fldCharType="separate"/>
            </w:r>
            <w:r>
              <w:rPr>
                <w:noProof/>
                <w:webHidden/>
              </w:rPr>
              <w:t>13</w:t>
            </w:r>
            <w:r>
              <w:rPr>
                <w:noProof/>
                <w:webHidden/>
              </w:rPr>
              <w:fldChar w:fldCharType="end"/>
            </w:r>
          </w:hyperlink>
        </w:p>
        <w:p w14:paraId="4A928C30" w14:textId="1F71D3ED"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5" w:history="1">
            <w:r w:rsidRPr="00F456D8">
              <w:rPr>
                <w:rStyle w:val="Hyperlink"/>
                <w:noProof/>
              </w:rPr>
              <w:t>2.2</w:t>
            </w:r>
            <w:r>
              <w:rPr>
                <w:rFonts w:asciiTheme="minorHAnsi" w:eastAsiaTheme="minorEastAsia" w:hAnsiTheme="minorHAnsi" w:cstheme="minorBidi"/>
                <w:noProof/>
                <w:kern w:val="2"/>
                <w14:ligatures w14:val="standardContextual"/>
              </w:rPr>
              <w:tab/>
            </w:r>
            <w:r w:rsidRPr="00F456D8">
              <w:rPr>
                <w:rStyle w:val="Hyperlink"/>
                <w:noProof/>
              </w:rPr>
              <w:t>Overview of Natural Language Processing</w:t>
            </w:r>
            <w:r>
              <w:rPr>
                <w:noProof/>
                <w:webHidden/>
              </w:rPr>
              <w:tab/>
            </w:r>
            <w:r>
              <w:rPr>
                <w:noProof/>
                <w:webHidden/>
              </w:rPr>
              <w:fldChar w:fldCharType="begin"/>
            </w:r>
            <w:r>
              <w:rPr>
                <w:noProof/>
                <w:webHidden/>
              </w:rPr>
              <w:instrText xml:space="preserve"> PAGEREF _Toc171058875 \h </w:instrText>
            </w:r>
            <w:r>
              <w:rPr>
                <w:noProof/>
                <w:webHidden/>
              </w:rPr>
            </w:r>
            <w:r>
              <w:rPr>
                <w:noProof/>
                <w:webHidden/>
              </w:rPr>
              <w:fldChar w:fldCharType="separate"/>
            </w:r>
            <w:r>
              <w:rPr>
                <w:noProof/>
                <w:webHidden/>
              </w:rPr>
              <w:t>14</w:t>
            </w:r>
            <w:r>
              <w:rPr>
                <w:noProof/>
                <w:webHidden/>
              </w:rPr>
              <w:fldChar w:fldCharType="end"/>
            </w:r>
          </w:hyperlink>
        </w:p>
        <w:p w14:paraId="7318D8E3" w14:textId="2F225087"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76" w:history="1">
            <w:r w:rsidRPr="00F456D8">
              <w:rPr>
                <w:rStyle w:val="Hyperlink"/>
                <w:noProof/>
              </w:rPr>
              <w:t>2.3</w:t>
            </w:r>
            <w:r>
              <w:rPr>
                <w:rFonts w:asciiTheme="minorHAnsi" w:eastAsiaTheme="minorEastAsia" w:hAnsiTheme="minorHAnsi" w:cstheme="minorBidi"/>
                <w:noProof/>
                <w:kern w:val="2"/>
                <w14:ligatures w14:val="standardContextual"/>
              </w:rPr>
              <w:tab/>
            </w:r>
            <w:r w:rsidRPr="00F456D8">
              <w:rPr>
                <w:rStyle w:val="Hyperlink"/>
                <w:noProof/>
              </w:rPr>
              <w:t>Overview of Text Summarization</w:t>
            </w:r>
            <w:r>
              <w:rPr>
                <w:noProof/>
                <w:webHidden/>
              </w:rPr>
              <w:tab/>
            </w:r>
            <w:r>
              <w:rPr>
                <w:noProof/>
                <w:webHidden/>
              </w:rPr>
              <w:fldChar w:fldCharType="begin"/>
            </w:r>
            <w:r>
              <w:rPr>
                <w:noProof/>
                <w:webHidden/>
              </w:rPr>
              <w:instrText xml:space="preserve"> PAGEREF _Toc171058876 \h </w:instrText>
            </w:r>
            <w:r>
              <w:rPr>
                <w:noProof/>
                <w:webHidden/>
              </w:rPr>
            </w:r>
            <w:r>
              <w:rPr>
                <w:noProof/>
                <w:webHidden/>
              </w:rPr>
              <w:fldChar w:fldCharType="separate"/>
            </w:r>
            <w:r>
              <w:rPr>
                <w:noProof/>
                <w:webHidden/>
              </w:rPr>
              <w:t>16</w:t>
            </w:r>
            <w:r>
              <w:rPr>
                <w:noProof/>
                <w:webHidden/>
              </w:rPr>
              <w:fldChar w:fldCharType="end"/>
            </w:r>
          </w:hyperlink>
        </w:p>
        <w:p w14:paraId="1B45794C" w14:textId="596F875E"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7" w:history="1">
            <w:r w:rsidRPr="00F456D8">
              <w:rPr>
                <w:rStyle w:val="Hyperlink"/>
                <w:noProof/>
              </w:rPr>
              <w:t>2.3.1</w:t>
            </w:r>
            <w:r>
              <w:rPr>
                <w:rFonts w:asciiTheme="minorHAnsi" w:eastAsiaTheme="minorEastAsia" w:hAnsiTheme="minorHAnsi" w:cstheme="minorBidi"/>
                <w:noProof/>
                <w:kern w:val="2"/>
                <w14:ligatures w14:val="standardContextual"/>
              </w:rPr>
              <w:tab/>
            </w:r>
            <w:r w:rsidRPr="00F456D8">
              <w:rPr>
                <w:rStyle w:val="Hyperlink"/>
                <w:noProof/>
              </w:rPr>
              <w:t>Extractive text summarization</w:t>
            </w:r>
            <w:r>
              <w:rPr>
                <w:noProof/>
                <w:webHidden/>
              </w:rPr>
              <w:tab/>
            </w:r>
            <w:r>
              <w:rPr>
                <w:noProof/>
                <w:webHidden/>
              </w:rPr>
              <w:fldChar w:fldCharType="begin"/>
            </w:r>
            <w:r>
              <w:rPr>
                <w:noProof/>
                <w:webHidden/>
              </w:rPr>
              <w:instrText xml:space="preserve"> PAGEREF _Toc171058877 \h </w:instrText>
            </w:r>
            <w:r>
              <w:rPr>
                <w:noProof/>
                <w:webHidden/>
              </w:rPr>
            </w:r>
            <w:r>
              <w:rPr>
                <w:noProof/>
                <w:webHidden/>
              </w:rPr>
              <w:fldChar w:fldCharType="separate"/>
            </w:r>
            <w:r>
              <w:rPr>
                <w:noProof/>
                <w:webHidden/>
              </w:rPr>
              <w:t>17</w:t>
            </w:r>
            <w:r>
              <w:rPr>
                <w:noProof/>
                <w:webHidden/>
              </w:rPr>
              <w:fldChar w:fldCharType="end"/>
            </w:r>
          </w:hyperlink>
        </w:p>
        <w:p w14:paraId="534B23C3" w14:textId="081120B5"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78" w:history="1">
            <w:r w:rsidRPr="00F456D8">
              <w:rPr>
                <w:rStyle w:val="Hyperlink"/>
                <w:noProof/>
              </w:rPr>
              <w:t>2.3.2</w:t>
            </w:r>
            <w:r>
              <w:rPr>
                <w:rFonts w:asciiTheme="minorHAnsi" w:eastAsiaTheme="minorEastAsia" w:hAnsiTheme="minorHAnsi" w:cstheme="minorBidi"/>
                <w:noProof/>
                <w:kern w:val="2"/>
                <w14:ligatures w14:val="standardContextual"/>
              </w:rPr>
              <w:tab/>
            </w:r>
            <w:r w:rsidRPr="00F456D8">
              <w:rPr>
                <w:rStyle w:val="Hyperlink"/>
                <w:noProof/>
              </w:rPr>
              <w:t>Abstractive text summarization</w:t>
            </w:r>
            <w:r>
              <w:rPr>
                <w:noProof/>
                <w:webHidden/>
              </w:rPr>
              <w:tab/>
            </w:r>
            <w:r>
              <w:rPr>
                <w:noProof/>
                <w:webHidden/>
              </w:rPr>
              <w:fldChar w:fldCharType="begin"/>
            </w:r>
            <w:r>
              <w:rPr>
                <w:noProof/>
                <w:webHidden/>
              </w:rPr>
              <w:instrText xml:space="preserve"> PAGEREF _Toc171058878 \h </w:instrText>
            </w:r>
            <w:r>
              <w:rPr>
                <w:noProof/>
                <w:webHidden/>
              </w:rPr>
            </w:r>
            <w:r>
              <w:rPr>
                <w:noProof/>
                <w:webHidden/>
              </w:rPr>
              <w:fldChar w:fldCharType="separate"/>
            </w:r>
            <w:r>
              <w:rPr>
                <w:noProof/>
                <w:webHidden/>
              </w:rPr>
              <w:t>18</w:t>
            </w:r>
            <w:r>
              <w:rPr>
                <w:noProof/>
                <w:webHidden/>
              </w:rPr>
              <w:fldChar w:fldCharType="end"/>
            </w:r>
          </w:hyperlink>
        </w:p>
        <w:p w14:paraId="04A7D0CD" w14:textId="6D16E319" w:rsidR="00356DE3" w:rsidRDefault="00356DE3">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79" w:history="1">
            <w:r w:rsidRPr="00F456D8">
              <w:rPr>
                <w:rStyle w:val="Hyperlink"/>
                <w:noProof/>
              </w:rPr>
              <w:t>2.3.2.1</w:t>
            </w:r>
            <w:r>
              <w:rPr>
                <w:rFonts w:asciiTheme="minorHAnsi" w:eastAsiaTheme="minorEastAsia" w:hAnsiTheme="minorHAnsi" w:cstheme="minorBidi"/>
                <w:noProof/>
                <w:kern w:val="2"/>
                <w:sz w:val="24"/>
                <w:szCs w:val="24"/>
                <w14:ligatures w14:val="standardContextual"/>
              </w:rPr>
              <w:tab/>
            </w:r>
            <w:r w:rsidRPr="00F456D8">
              <w:rPr>
                <w:rStyle w:val="Hyperlink"/>
                <w:noProof/>
              </w:rPr>
              <w:t>Machine-learning-based Summary Generation</w:t>
            </w:r>
            <w:r>
              <w:rPr>
                <w:noProof/>
                <w:webHidden/>
              </w:rPr>
              <w:tab/>
            </w:r>
            <w:r>
              <w:rPr>
                <w:noProof/>
                <w:webHidden/>
              </w:rPr>
              <w:fldChar w:fldCharType="begin"/>
            </w:r>
            <w:r>
              <w:rPr>
                <w:noProof/>
                <w:webHidden/>
              </w:rPr>
              <w:instrText xml:space="preserve"> PAGEREF _Toc171058879 \h </w:instrText>
            </w:r>
            <w:r>
              <w:rPr>
                <w:noProof/>
                <w:webHidden/>
              </w:rPr>
            </w:r>
            <w:r>
              <w:rPr>
                <w:noProof/>
                <w:webHidden/>
              </w:rPr>
              <w:fldChar w:fldCharType="separate"/>
            </w:r>
            <w:r>
              <w:rPr>
                <w:noProof/>
                <w:webHidden/>
              </w:rPr>
              <w:t>19</w:t>
            </w:r>
            <w:r>
              <w:rPr>
                <w:noProof/>
                <w:webHidden/>
              </w:rPr>
              <w:fldChar w:fldCharType="end"/>
            </w:r>
          </w:hyperlink>
        </w:p>
        <w:p w14:paraId="3501FD99" w14:textId="4FCC0173" w:rsidR="00356DE3" w:rsidRDefault="00356DE3">
          <w:pPr>
            <w:pStyle w:val="TOC1"/>
            <w:tabs>
              <w:tab w:val="left" w:pos="1320"/>
            </w:tabs>
            <w:rPr>
              <w:rFonts w:asciiTheme="minorHAnsi" w:eastAsiaTheme="minorEastAsia" w:hAnsiTheme="minorHAnsi" w:cstheme="minorBidi"/>
              <w:noProof/>
              <w:kern w:val="2"/>
              <w14:ligatures w14:val="standardContextual"/>
            </w:rPr>
          </w:pPr>
          <w:hyperlink w:anchor="_Toc171058880" w:history="1">
            <w:r w:rsidRPr="00F456D8">
              <w:rPr>
                <w:rStyle w:val="Hyperlink"/>
                <w:noProof/>
              </w:rPr>
              <w:t>Chapter 3</w:t>
            </w:r>
            <w:r>
              <w:rPr>
                <w:rFonts w:asciiTheme="minorHAnsi" w:eastAsiaTheme="minorEastAsia" w:hAnsiTheme="minorHAnsi" w:cstheme="minorBidi"/>
                <w:noProof/>
                <w:kern w:val="2"/>
                <w14:ligatures w14:val="standardContextual"/>
              </w:rPr>
              <w:tab/>
            </w:r>
            <w:r w:rsidRPr="00F456D8">
              <w:rPr>
                <w:rStyle w:val="Hyperlink"/>
                <w:noProof/>
              </w:rPr>
              <w:t>METHODOLOGY</w:t>
            </w:r>
            <w:r>
              <w:rPr>
                <w:noProof/>
                <w:webHidden/>
              </w:rPr>
              <w:tab/>
            </w:r>
            <w:r>
              <w:rPr>
                <w:noProof/>
                <w:webHidden/>
              </w:rPr>
              <w:fldChar w:fldCharType="begin"/>
            </w:r>
            <w:r>
              <w:rPr>
                <w:noProof/>
                <w:webHidden/>
              </w:rPr>
              <w:instrText xml:space="preserve"> PAGEREF _Toc171058880 \h </w:instrText>
            </w:r>
            <w:r>
              <w:rPr>
                <w:noProof/>
                <w:webHidden/>
              </w:rPr>
            </w:r>
            <w:r>
              <w:rPr>
                <w:noProof/>
                <w:webHidden/>
              </w:rPr>
              <w:fldChar w:fldCharType="separate"/>
            </w:r>
            <w:r>
              <w:rPr>
                <w:noProof/>
                <w:webHidden/>
              </w:rPr>
              <w:t>21</w:t>
            </w:r>
            <w:r>
              <w:rPr>
                <w:noProof/>
                <w:webHidden/>
              </w:rPr>
              <w:fldChar w:fldCharType="end"/>
            </w:r>
          </w:hyperlink>
        </w:p>
        <w:p w14:paraId="286AA81B" w14:textId="28138DF1"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1" w:history="1">
            <w:r w:rsidRPr="00F456D8">
              <w:rPr>
                <w:rStyle w:val="Hyperlink"/>
                <w:noProof/>
              </w:rPr>
              <w:t>3.1</w:t>
            </w:r>
            <w:r>
              <w:rPr>
                <w:rFonts w:asciiTheme="minorHAnsi" w:eastAsiaTheme="minorEastAsia" w:hAnsiTheme="minorHAnsi" w:cstheme="minorBidi"/>
                <w:noProof/>
                <w:kern w:val="2"/>
                <w14:ligatures w14:val="standardContextual"/>
              </w:rPr>
              <w:tab/>
            </w:r>
            <w:r w:rsidRPr="00F456D8">
              <w:rPr>
                <w:rStyle w:val="Hyperlink"/>
                <w:noProof/>
              </w:rPr>
              <w:t>Overview</w:t>
            </w:r>
            <w:r>
              <w:rPr>
                <w:noProof/>
                <w:webHidden/>
              </w:rPr>
              <w:tab/>
            </w:r>
            <w:r>
              <w:rPr>
                <w:noProof/>
                <w:webHidden/>
              </w:rPr>
              <w:fldChar w:fldCharType="begin"/>
            </w:r>
            <w:r>
              <w:rPr>
                <w:noProof/>
                <w:webHidden/>
              </w:rPr>
              <w:instrText xml:space="preserve"> PAGEREF _Toc171058881 \h </w:instrText>
            </w:r>
            <w:r>
              <w:rPr>
                <w:noProof/>
                <w:webHidden/>
              </w:rPr>
            </w:r>
            <w:r>
              <w:rPr>
                <w:noProof/>
                <w:webHidden/>
              </w:rPr>
              <w:fldChar w:fldCharType="separate"/>
            </w:r>
            <w:r>
              <w:rPr>
                <w:noProof/>
                <w:webHidden/>
              </w:rPr>
              <w:t>21</w:t>
            </w:r>
            <w:r>
              <w:rPr>
                <w:noProof/>
                <w:webHidden/>
              </w:rPr>
              <w:fldChar w:fldCharType="end"/>
            </w:r>
          </w:hyperlink>
        </w:p>
        <w:p w14:paraId="1EBFDF44" w14:textId="5E50253A"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82" w:history="1">
            <w:r w:rsidRPr="00F456D8">
              <w:rPr>
                <w:rStyle w:val="Hyperlink"/>
                <w:noProof/>
              </w:rPr>
              <w:t>3.2</w:t>
            </w:r>
            <w:r>
              <w:rPr>
                <w:rFonts w:asciiTheme="minorHAnsi" w:eastAsiaTheme="minorEastAsia" w:hAnsiTheme="minorHAnsi" w:cstheme="minorBidi"/>
                <w:noProof/>
                <w:kern w:val="2"/>
                <w14:ligatures w14:val="standardContextual"/>
              </w:rPr>
              <w:tab/>
            </w:r>
            <w:r w:rsidRPr="00F456D8">
              <w:rPr>
                <w:rStyle w:val="Hyperlink"/>
                <w:noProof/>
              </w:rPr>
              <w:t>System design</w:t>
            </w:r>
            <w:r>
              <w:rPr>
                <w:noProof/>
                <w:webHidden/>
              </w:rPr>
              <w:tab/>
            </w:r>
            <w:r>
              <w:rPr>
                <w:noProof/>
                <w:webHidden/>
              </w:rPr>
              <w:fldChar w:fldCharType="begin"/>
            </w:r>
            <w:r>
              <w:rPr>
                <w:noProof/>
                <w:webHidden/>
              </w:rPr>
              <w:instrText xml:space="preserve"> PAGEREF _Toc171058882 \h </w:instrText>
            </w:r>
            <w:r>
              <w:rPr>
                <w:noProof/>
                <w:webHidden/>
              </w:rPr>
            </w:r>
            <w:r>
              <w:rPr>
                <w:noProof/>
                <w:webHidden/>
              </w:rPr>
              <w:fldChar w:fldCharType="separate"/>
            </w:r>
            <w:r>
              <w:rPr>
                <w:noProof/>
                <w:webHidden/>
              </w:rPr>
              <w:t>22</w:t>
            </w:r>
            <w:r>
              <w:rPr>
                <w:noProof/>
                <w:webHidden/>
              </w:rPr>
              <w:fldChar w:fldCharType="end"/>
            </w:r>
          </w:hyperlink>
        </w:p>
        <w:p w14:paraId="41E4E3CF" w14:textId="22DBAC01"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3" w:history="1">
            <w:r w:rsidRPr="00F456D8">
              <w:rPr>
                <w:rStyle w:val="Hyperlink"/>
                <w:noProof/>
              </w:rPr>
              <w:t>3.2.1</w:t>
            </w:r>
            <w:r>
              <w:rPr>
                <w:rFonts w:asciiTheme="minorHAnsi" w:eastAsiaTheme="minorEastAsia" w:hAnsiTheme="minorHAnsi" w:cstheme="minorBidi"/>
                <w:noProof/>
                <w:kern w:val="2"/>
                <w14:ligatures w14:val="standardContextual"/>
              </w:rPr>
              <w:tab/>
            </w:r>
            <w:r w:rsidRPr="00F456D8">
              <w:rPr>
                <w:rStyle w:val="Hyperlink"/>
                <w:noProof/>
              </w:rPr>
              <w:t>Data format</w:t>
            </w:r>
            <w:r>
              <w:rPr>
                <w:noProof/>
                <w:webHidden/>
              </w:rPr>
              <w:tab/>
            </w:r>
            <w:r>
              <w:rPr>
                <w:noProof/>
                <w:webHidden/>
              </w:rPr>
              <w:fldChar w:fldCharType="begin"/>
            </w:r>
            <w:r>
              <w:rPr>
                <w:noProof/>
                <w:webHidden/>
              </w:rPr>
              <w:instrText xml:space="preserve"> PAGEREF _Toc171058883 \h </w:instrText>
            </w:r>
            <w:r>
              <w:rPr>
                <w:noProof/>
                <w:webHidden/>
              </w:rPr>
            </w:r>
            <w:r>
              <w:rPr>
                <w:noProof/>
                <w:webHidden/>
              </w:rPr>
              <w:fldChar w:fldCharType="separate"/>
            </w:r>
            <w:r>
              <w:rPr>
                <w:noProof/>
                <w:webHidden/>
              </w:rPr>
              <w:t>23</w:t>
            </w:r>
            <w:r>
              <w:rPr>
                <w:noProof/>
                <w:webHidden/>
              </w:rPr>
              <w:fldChar w:fldCharType="end"/>
            </w:r>
          </w:hyperlink>
        </w:p>
        <w:p w14:paraId="05044735" w14:textId="61F1C982"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4" w:history="1">
            <w:r w:rsidRPr="00F456D8">
              <w:rPr>
                <w:rStyle w:val="Hyperlink"/>
                <w:noProof/>
              </w:rPr>
              <w:t>3.2.2</w:t>
            </w:r>
            <w:r>
              <w:rPr>
                <w:rFonts w:asciiTheme="minorHAnsi" w:eastAsiaTheme="minorEastAsia" w:hAnsiTheme="minorHAnsi" w:cstheme="minorBidi"/>
                <w:noProof/>
                <w:kern w:val="2"/>
                <w14:ligatures w14:val="standardContextual"/>
              </w:rPr>
              <w:tab/>
            </w:r>
            <w:r w:rsidRPr="00F456D8">
              <w:rPr>
                <w:rStyle w:val="Hyperlink"/>
                <w:noProof/>
              </w:rPr>
              <w:t>Document Segmentation Subsystem</w:t>
            </w:r>
            <w:r>
              <w:rPr>
                <w:noProof/>
                <w:webHidden/>
              </w:rPr>
              <w:tab/>
            </w:r>
            <w:r>
              <w:rPr>
                <w:noProof/>
                <w:webHidden/>
              </w:rPr>
              <w:fldChar w:fldCharType="begin"/>
            </w:r>
            <w:r>
              <w:rPr>
                <w:noProof/>
                <w:webHidden/>
              </w:rPr>
              <w:instrText xml:space="preserve"> PAGEREF _Toc171058884 \h </w:instrText>
            </w:r>
            <w:r>
              <w:rPr>
                <w:noProof/>
                <w:webHidden/>
              </w:rPr>
            </w:r>
            <w:r>
              <w:rPr>
                <w:noProof/>
                <w:webHidden/>
              </w:rPr>
              <w:fldChar w:fldCharType="separate"/>
            </w:r>
            <w:r>
              <w:rPr>
                <w:noProof/>
                <w:webHidden/>
              </w:rPr>
              <w:t>25</w:t>
            </w:r>
            <w:r>
              <w:rPr>
                <w:noProof/>
                <w:webHidden/>
              </w:rPr>
              <w:fldChar w:fldCharType="end"/>
            </w:r>
          </w:hyperlink>
        </w:p>
        <w:p w14:paraId="102C68EA" w14:textId="7FF2E73F"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85" w:history="1">
            <w:r w:rsidRPr="00F456D8">
              <w:rPr>
                <w:rStyle w:val="Hyperlink"/>
                <w:noProof/>
              </w:rPr>
              <w:t>3.2.3</w:t>
            </w:r>
            <w:r>
              <w:rPr>
                <w:rFonts w:asciiTheme="minorHAnsi" w:eastAsiaTheme="minorEastAsia" w:hAnsiTheme="minorHAnsi" w:cstheme="minorBidi"/>
                <w:noProof/>
                <w:kern w:val="2"/>
                <w14:ligatures w14:val="standardContextual"/>
              </w:rPr>
              <w:tab/>
            </w:r>
            <w:r w:rsidRPr="00F456D8">
              <w:rPr>
                <w:rStyle w:val="Hyperlink"/>
                <w:noProof/>
              </w:rPr>
              <w:t>Text Summarization Subsystem</w:t>
            </w:r>
            <w:r>
              <w:rPr>
                <w:noProof/>
                <w:webHidden/>
              </w:rPr>
              <w:tab/>
            </w:r>
            <w:r>
              <w:rPr>
                <w:noProof/>
                <w:webHidden/>
              </w:rPr>
              <w:fldChar w:fldCharType="begin"/>
            </w:r>
            <w:r>
              <w:rPr>
                <w:noProof/>
                <w:webHidden/>
              </w:rPr>
              <w:instrText xml:space="preserve"> PAGEREF _Toc171058885 \h </w:instrText>
            </w:r>
            <w:r>
              <w:rPr>
                <w:noProof/>
                <w:webHidden/>
              </w:rPr>
            </w:r>
            <w:r>
              <w:rPr>
                <w:noProof/>
                <w:webHidden/>
              </w:rPr>
              <w:fldChar w:fldCharType="separate"/>
            </w:r>
            <w:r>
              <w:rPr>
                <w:noProof/>
                <w:webHidden/>
              </w:rPr>
              <w:t>25</w:t>
            </w:r>
            <w:r>
              <w:rPr>
                <w:noProof/>
                <w:webHidden/>
              </w:rPr>
              <w:fldChar w:fldCharType="end"/>
            </w:r>
          </w:hyperlink>
        </w:p>
        <w:p w14:paraId="12C19661" w14:textId="57ACAED5" w:rsidR="00356DE3" w:rsidRDefault="00356DE3">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6" w:history="1">
            <w:r w:rsidRPr="00F456D8">
              <w:rPr>
                <w:rStyle w:val="Hyperlink"/>
                <w:noProof/>
              </w:rPr>
              <w:t>3.2.3.1</w:t>
            </w:r>
            <w:r>
              <w:rPr>
                <w:rFonts w:asciiTheme="minorHAnsi" w:eastAsiaTheme="minorEastAsia" w:hAnsiTheme="minorHAnsi" w:cstheme="minorBidi"/>
                <w:noProof/>
                <w:kern w:val="2"/>
                <w:sz w:val="24"/>
                <w:szCs w:val="24"/>
                <w14:ligatures w14:val="standardContextual"/>
              </w:rPr>
              <w:tab/>
            </w:r>
            <w:r w:rsidRPr="00F456D8">
              <w:rPr>
                <w:rStyle w:val="Hyperlink"/>
                <w:noProof/>
              </w:rPr>
              <w:t>Pre-processing module</w:t>
            </w:r>
            <w:r>
              <w:rPr>
                <w:noProof/>
                <w:webHidden/>
              </w:rPr>
              <w:tab/>
            </w:r>
            <w:r>
              <w:rPr>
                <w:noProof/>
                <w:webHidden/>
              </w:rPr>
              <w:fldChar w:fldCharType="begin"/>
            </w:r>
            <w:r>
              <w:rPr>
                <w:noProof/>
                <w:webHidden/>
              </w:rPr>
              <w:instrText xml:space="preserve"> PAGEREF _Toc171058886 \h </w:instrText>
            </w:r>
            <w:r>
              <w:rPr>
                <w:noProof/>
                <w:webHidden/>
              </w:rPr>
            </w:r>
            <w:r>
              <w:rPr>
                <w:noProof/>
                <w:webHidden/>
              </w:rPr>
              <w:fldChar w:fldCharType="separate"/>
            </w:r>
            <w:r>
              <w:rPr>
                <w:noProof/>
                <w:webHidden/>
              </w:rPr>
              <w:t>25</w:t>
            </w:r>
            <w:r>
              <w:rPr>
                <w:noProof/>
                <w:webHidden/>
              </w:rPr>
              <w:fldChar w:fldCharType="end"/>
            </w:r>
          </w:hyperlink>
        </w:p>
        <w:p w14:paraId="27B2B1A6" w14:textId="027AEBF9" w:rsidR="00356DE3" w:rsidRDefault="00356DE3">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7" w:history="1">
            <w:r w:rsidRPr="00F456D8">
              <w:rPr>
                <w:rStyle w:val="Hyperlink"/>
                <w:noProof/>
              </w:rPr>
              <w:t>3.2.3.2</w:t>
            </w:r>
            <w:r>
              <w:rPr>
                <w:rFonts w:asciiTheme="minorHAnsi" w:eastAsiaTheme="minorEastAsia" w:hAnsiTheme="minorHAnsi" w:cstheme="minorBidi"/>
                <w:noProof/>
                <w:kern w:val="2"/>
                <w:sz w:val="24"/>
                <w:szCs w:val="24"/>
                <w14:ligatures w14:val="standardContextual"/>
              </w:rPr>
              <w:tab/>
            </w:r>
            <w:r w:rsidRPr="00F456D8">
              <w:rPr>
                <w:rStyle w:val="Hyperlink"/>
                <w:noProof/>
              </w:rPr>
              <w:t>Text summarization module</w:t>
            </w:r>
            <w:r>
              <w:rPr>
                <w:noProof/>
                <w:webHidden/>
              </w:rPr>
              <w:tab/>
            </w:r>
            <w:r>
              <w:rPr>
                <w:noProof/>
                <w:webHidden/>
              </w:rPr>
              <w:fldChar w:fldCharType="begin"/>
            </w:r>
            <w:r>
              <w:rPr>
                <w:noProof/>
                <w:webHidden/>
              </w:rPr>
              <w:instrText xml:space="preserve"> PAGEREF _Toc171058887 \h </w:instrText>
            </w:r>
            <w:r>
              <w:rPr>
                <w:noProof/>
                <w:webHidden/>
              </w:rPr>
            </w:r>
            <w:r>
              <w:rPr>
                <w:noProof/>
                <w:webHidden/>
              </w:rPr>
              <w:fldChar w:fldCharType="separate"/>
            </w:r>
            <w:r>
              <w:rPr>
                <w:noProof/>
                <w:webHidden/>
              </w:rPr>
              <w:t>26</w:t>
            </w:r>
            <w:r>
              <w:rPr>
                <w:noProof/>
                <w:webHidden/>
              </w:rPr>
              <w:fldChar w:fldCharType="end"/>
            </w:r>
          </w:hyperlink>
        </w:p>
        <w:p w14:paraId="0D55FFCE" w14:textId="4AB3901D" w:rsidR="00356DE3" w:rsidRDefault="00356DE3">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8" w:history="1">
            <w:r w:rsidRPr="00F456D8">
              <w:rPr>
                <w:rStyle w:val="Hyperlink"/>
                <w:noProof/>
              </w:rPr>
              <w:t>3.2.3.3</w:t>
            </w:r>
            <w:r>
              <w:rPr>
                <w:rFonts w:asciiTheme="minorHAnsi" w:eastAsiaTheme="minorEastAsia" w:hAnsiTheme="minorHAnsi" w:cstheme="minorBidi"/>
                <w:noProof/>
                <w:kern w:val="2"/>
                <w:sz w:val="24"/>
                <w:szCs w:val="24"/>
                <w14:ligatures w14:val="standardContextual"/>
              </w:rPr>
              <w:tab/>
            </w:r>
            <w:r w:rsidRPr="00F456D8">
              <w:rPr>
                <w:rStyle w:val="Hyperlink"/>
                <w:noProof/>
              </w:rPr>
              <w:t>Post-processing module</w:t>
            </w:r>
            <w:r>
              <w:rPr>
                <w:noProof/>
                <w:webHidden/>
              </w:rPr>
              <w:tab/>
            </w:r>
            <w:r>
              <w:rPr>
                <w:noProof/>
                <w:webHidden/>
              </w:rPr>
              <w:fldChar w:fldCharType="begin"/>
            </w:r>
            <w:r>
              <w:rPr>
                <w:noProof/>
                <w:webHidden/>
              </w:rPr>
              <w:instrText xml:space="preserve"> PAGEREF _Toc171058888 \h </w:instrText>
            </w:r>
            <w:r>
              <w:rPr>
                <w:noProof/>
                <w:webHidden/>
              </w:rPr>
            </w:r>
            <w:r>
              <w:rPr>
                <w:noProof/>
                <w:webHidden/>
              </w:rPr>
              <w:fldChar w:fldCharType="separate"/>
            </w:r>
            <w:r>
              <w:rPr>
                <w:noProof/>
                <w:webHidden/>
              </w:rPr>
              <w:t>27</w:t>
            </w:r>
            <w:r>
              <w:rPr>
                <w:noProof/>
                <w:webHidden/>
              </w:rPr>
              <w:fldChar w:fldCharType="end"/>
            </w:r>
          </w:hyperlink>
        </w:p>
        <w:p w14:paraId="374334CA" w14:textId="319E3C3A" w:rsidR="00356DE3" w:rsidRDefault="00356DE3">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889" w:history="1">
            <w:r w:rsidRPr="00F456D8">
              <w:rPr>
                <w:rStyle w:val="Hyperlink"/>
                <w:noProof/>
              </w:rPr>
              <w:t>3.2.3.4</w:t>
            </w:r>
            <w:r>
              <w:rPr>
                <w:rFonts w:asciiTheme="minorHAnsi" w:eastAsiaTheme="minorEastAsia" w:hAnsiTheme="minorHAnsi" w:cstheme="minorBidi"/>
                <w:noProof/>
                <w:kern w:val="2"/>
                <w:sz w:val="24"/>
                <w:szCs w:val="24"/>
                <w14:ligatures w14:val="standardContextual"/>
              </w:rPr>
              <w:tab/>
            </w:r>
            <w:r w:rsidRPr="00F456D8">
              <w:rPr>
                <w:rStyle w:val="Hyperlink"/>
                <w:noProof/>
              </w:rPr>
              <w:t>Wrapper module</w:t>
            </w:r>
            <w:r>
              <w:rPr>
                <w:noProof/>
                <w:webHidden/>
              </w:rPr>
              <w:tab/>
            </w:r>
            <w:r>
              <w:rPr>
                <w:noProof/>
                <w:webHidden/>
              </w:rPr>
              <w:fldChar w:fldCharType="begin"/>
            </w:r>
            <w:r>
              <w:rPr>
                <w:noProof/>
                <w:webHidden/>
              </w:rPr>
              <w:instrText xml:space="preserve"> PAGEREF _Toc171058889 \h </w:instrText>
            </w:r>
            <w:r>
              <w:rPr>
                <w:noProof/>
                <w:webHidden/>
              </w:rPr>
            </w:r>
            <w:r>
              <w:rPr>
                <w:noProof/>
                <w:webHidden/>
              </w:rPr>
              <w:fldChar w:fldCharType="separate"/>
            </w:r>
            <w:r>
              <w:rPr>
                <w:noProof/>
                <w:webHidden/>
              </w:rPr>
              <w:t>28</w:t>
            </w:r>
            <w:r>
              <w:rPr>
                <w:noProof/>
                <w:webHidden/>
              </w:rPr>
              <w:fldChar w:fldCharType="end"/>
            </w:r>
          </w:hyperlink>
        </w:p>
        <w:p w14:paraId="284CF0A4" w14:textId="7A215B9C"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0" w:history="1">
            <w:r w:rsidRPr="00F456D8">
              <w:rPr>
                <w:rStyle w:val="Hyperlink"/>
                <w:noProof/>
              </w:rPr>
              <w:t>3.3</w:t>
            </w:r>
            <w:r>
              <w:rPr>
                <w:rFonts w:asciiTheme="minorHAnsi" w:eastAsiaTheme="minorEastAsia" w:hAnsiTheme="minorHAnsi" w:cstheme="minorBidi"/>
                <w:noProof/>
                <w:kern w:val="2"/>
                <w14:ligatures w14:val="standardContextual"/>
              </w:rPr>
              <w:tab/>
            </w:r>
            <w:r w:rsidRPr="00F456D8">
              <w:rPr>
                <w:rStyle w:val="Hyperlink"/>
                <w:noProof/>
              </w:rPr>
              <w:t>Utilizing Extractive summarization methods in Pre-processing</w:t>
            </w:r>
            <w:r>
              <w:rPr>
                <w:noProof/>
                <w:webHidden/>
              </w:rPr>
              <w:tab/>
            </w:r>
            <w:r>
              <w:rPr>
                <w:noProof/>
                <w:webHidden/>
              </w:rPr>
              <w:fldChar w:fldCharType="begin"/>
            </w:r>
            <w:r>
              <w:rPr>
                <w:noProof/>
                <w:webHidden/>
              </w:rPr>
              <w:instrText xml:space="preserve"> PAGEREF _Toc171058890 \h </w:instrText>
            </w:r>
            <w:r>
              <w:rPr>
                <w:noProof/>
                <w:webHidden/>
              </w:rPr>
            </w:r>
            <w:r>
              <w:rPr>
                <w:noProof/>
                <w:webHidden/>
              </w:rPr>
              <w:fldChar w:fldCharType="separate"/>
            </w:r>
            <w:r>
              <w:rPr>
                <w:noProof/>
                <w:webHidden/>
              </w:rPr>
              <w:t>29</w:t>
            </w:r>
            <w:r>
              <w:rPr>
                <w:noProof/>
                <w:webHidden/>
              </w:rPr>
              <w:fldChar w:fldCharType="end"/>
            </w:r>
          </w:hyperlink>
        </w:p>
        <w:p w14:paraId="2AB89374" w14:textId="074A46A2"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1" w:history="1">
            <w:r w:rsidRPr="00F456D8">
              <w:rPr>
                <w:rStyle w:val="Hyperlink"/>
                <w:noProof/>
              </w:rPr>
              <w:t>3.3.1</w:t>
            </w:r>
            <w:r>
              <w:rPr>
                <w:rFonts w:asciiTheme="minorHAnsi" w:eastAsiaTheme="minorEastAsia" w:hAnsiTheme="minorHAnsi" w:cstheme="minorBidi"/>
                <w:noProof/>
                <w:kern w:val="2"/>
                <w14:ligatures w14:val="standardContextual"/>
              </w:rPr>
              <w:tab/>
            </w:r>
            <w:r w:rsidRPr="00F456D8">
              <w:rPr>
                <w:rStyle w:val="Hyperlink"/>
                <w:noProof/>
              </w:rPr>
              <w:t>Overview</w:t>
            </w:r>
            <w:r>
              <w:rPr>
                <w:noProof/>
                <w:webHidden/>
              </w:rPr>
              <w:tab/>
            </w:r>
            <w:r>
              <w:rPr>
                <w:noProof/>
                <w:webHidden/>
              </w:rPr>
              <w:fldChar w:fldCharType="begin"/>
            </w:r>
            <w:r>
              <w:rPr>
                <w:noProof/>
                <w:webHidden/>
              </w:rPr>
              <w:instrText xml:space="preserve"> PAGEREF _Toc171058891 \h </w:instrText>
            </w:r>
            <w:r>
              <w:rPr>
                <w:noProof/>
                <w:webHidden/>
              </w:rPr>
            </w:r>
            <w:r>
              <w:rPr>
                <w:noProof/>
                <w:webHidden/>
              </w:rPr>
              <w:fldChar w:fldCharType="separate"/>
            </w:r>
            <w:r>
              <w:rPr>
                <w:noProof/>
                <w:webHidden/>
              </w:rPr>
              <w:t>29</w:t>
            </w:r>
            <w:r>
              <w:rPr>
                <w:noProof/>
                <w:webHidden/>
              </w:rPr>
              <w:fldChar w:fldCharType="end"/>
            </w:r>
          </w:hyperlink>
        </w:p>
        <w:p w14:paraId="05FD94BF" w14:textId="7D9B0C4E"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2" w:history="1">
            <w:r w:rsidRPr="00F456D8">
              <w:rPr>
                <w:rStyle w:val="Hyperlink"/>
                <w:noProof/>
              </w:rPr>
              <w:t>3.3.2</w:t>
            </w:r>
            <w:r>
              <w:rPr>
                <w:rFonts w:asciiTheme="minorHAnsi" w:eastAsiaTheme="minorEastAsia" w:hAnsiTheme="minorHAnsi" w:cstheme="minorBidi"/>
                <w:noProof/>
                <w:kern w:val="2"/>
                <w14:ligatures w14:val="standardContextual"/>
              </w:rPr>
              <w:tab/>
            </w:r>
            <w:r w:rsidRPr="00F456D8">
              <w:rPr>
                <w:rStyle w:val="Hyperlink"/>
                <w:noProof/>
              </w:rPr>
              <w:t>Detailed Description</w:t>
            </w:r>
            <w:r>
              <w:rPr>
                <w:noProof/>
                <w:webHidden/>
              </w:rPr>
              <w:tab/>
            </w:r>
            <w:r>
              <w:rPr>
                <w:noProof/>
                <w:webHidden/>
              </w:rPr>
              <w:fldChar w:fldCharType="begin"/>
            </w:r>
            <w:r>
              <w:rPr>
                <w:noProof/>
                <w:webHidden/>
              </w:rPr>
              <w:instrText xml:space="preserve"> PAGEREF _Toc171058892 \h </w:instrText>
            </w:r>
            <w:r>
              <w:rPr>
                <w:noProof/>
                <w:webHidden/>
              </w:rPr>
            </w:r>
            <w:r>
              <w:rPr>
                <w:noProof/>
                <w:webHidden/>
              </w:rPr>
              <w:fldChar w:fldCharType="separate"/>
            </w:r>
            <w:r>
              <w:rPr>
                <w:noProof/>
                <w:webHidden/>
              </w:rPr>
              <w:t>29</w:t>
            </w:r>
            <w:r>
              <w:rPr>
                <w:noProof/>
                <w:webHidden/>
              </w:rPr>
              <w:fldChar w:fldCharType="end"/>
            </w:r>
          </w:hyperlink>
        </w:p>
        <w:p w14:paraId="6C40216D" w14:textId="5AB7A977"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3" w:history="1">
            <w:r w:rsidRPr="00F456D8">
              <w:rPr>
                <w:rStyle w:val="Hyperlink"/>
                <w:noProof/>
              </w:rPr>
              <w:t>3.3.3</w:t>
            </w:r>
            <w:r>
              <w:rPr>
                <w:rFonts w:asciiTheme="minorHAnsi" w:eastAsiaTheme="minorEastAsia" w:hAnsiTheme="minorHAnsi" w:cstheme="minorBidi"/>
                <w:noProof/>
                <w:kern w:val="2"/>
                <w14:ligatures w14:val="standardContextual"/>
              </w:rPr>
              <w:tab/>
            </w:r>
            <w:r w:rsidRPr="00F456D8">
              <w:rPr>
                <w:rStyle w:val="Hyperlink"/>
                <w:noProof/>
              </w:rPr>
              <w:t>Rationale</w:t>
            </w:r>
            <w:r>
              <w:rPr>
                <w:noProof/>
                <w:webHidden/>
              </w:rPr>
              <w:tab/>
            </w:r>
            <w:r>
              <w:rPr>
                <w:noProof/>
                <w:webHidden/>
              </w:rPr>
              <w:fldChar w:fldCharType="begin"/>
            </w:r>
            <w:r>
              <w:rPr>
                <w:noProof/>
                <w:webHidden/>
              </w:rPr>
              <w:instrText xml:space="preserve"> PAGEREF _Toc171058893 \h </w:instrText>
            </w:r>
            <w:r>
              <w:rPr>
                <w:noProof/>
                <w:webHidden/>
              </w:rPr>
            </w:r>
            <w:r>
              <w:rPr>
                <w:noProof/>
                <w:webHidden/>
              </w:rPr>
              <w:fldChar w:fldCharType="separate"/>
            </w:r>
            <w:r>
              <w:rPr>
                <w:noProof/>
                <w:webHidden/>
              </w:rPr>
              <w:t>32</w:t>
            </w:r>
            <w:r>
              <w:rPr>
                <w:noProof/>
                <w:webHidden/>
              </w:rPr>
              <w:fldChar w:fldCharType="end"/>
            </w:r>
          </w:hyperlink>
        </w:p>
        <w:p w14:paraId="734F3BB8" w14:textId="1A11D7DA"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4" w:history="1">
            <w:r w:rsidRPr="00F456D8">
              <w:rPr>
                <w:rStyle w:val="Hyperlink"/>
                <w:noProof/>
              </w:rPr>
              <w:t>3.4</w:t>
            </w:r>
            <w:r>
              <w:rPr>
                <w:rFonts w:asciiTheme="minorHAnsi" w:eastAsiaTheme="minorEastAsia" w:hAnsiTheme="minorHAnsi" w:cstheme="minorBidi"/>
                <w:noProof/>
                <w:kern w:val="2"/>
                <w14:ligatures w14:val="standardContextual"/>
              </w:rPr>
              <w:tab/>
            </w:r>
            <w:r w:rsidRPr="00F456D8">
              <w:rPr>
                <w:rStyle w:val="Hyperlink"/>
                <w:noProof/>
              </w:rPr>
              <w:t>User interface</w:t>
            </w:r>
            <w:r>
              <w:rPr>
                <w:noProof/>
                <w:webHidden/>
              </w:rPr>
              <w:tab/>
            </w:r>
            <w:r>
              <w:rPr>
                <w:noProof/>
                <w:webHidden/>
              </w:rPr>
              <w:fldChar w:fldCharType="begin"/>
            </w:r>
            <w:r>
              <w:rPr>
                <w:noProof/>
                <w:webHidden/>
              </w:rPr>
              <w:instrText xml:space="preserve"> PAGEREF _Toc171058894 \h </w:instrText>
            </w:r>
            <w:r>
              <w:rPr>
                <w:noProof/>
                <w:webHidden/>
              </w:rPr>
            </w:r>
            <w:r>
              <w:rPr>
                <w:noProof/>
                <w:webHidden/>
              </w:rPr>
              <w:fldChar w:fldCharType="separate"/>
            </w:r>
            <w:r>
              <w:rPr>
                <w:noProof/>
                <w:webHidden/>
              </w:rPr>
              <w:t>33</w:t>
            </w:r>
            <w:r>
              <w:rPr>
                <w:noProof/>
                <w:webHidden/>
              </w:rPr>
              <w:fldChar w:fldCharType="end"/>
            </w:r>
          </w:hyperlink>
        </w:p>
        <w:p w14:paraId="41B2FC0D" w14:textId="07B45FFF" w:rsidR="00356DE3" w:rsidRDefault="00356DE3">
          <w:pPr>
            <w:pStyle w:val="TOC1"/>
            <w:tabs>
              <w:tab w:val="left" w:pos="1320"/>
            </w:tabs>
            <w:rPr>
              <w:rFonts w:asciiTheme="minorHAnsi" w:eastAsiaTheme="minorEastAsia" w:hAnsiTheme="minorHAnsi" w:cstheme="minorBidi"/>
              <w:noProof/>
              <w:kern w:val="2"/>
              <w14:ligatures w14:val="standardContextual"/>
            </w:rPr>
          </w:pPr>
          <w:hyperlink w:anchor="_Toc171058895" w:history="1">
            <w:r w:rsidRPr="00F456D8">
              <w:rPr>
                <w:rStyle w:val="Hyperlink"/>
                <w:noProof/>
              </w:rPr>
              <w:t>Chapter 4</w:t>
            </w:r>
            <w:r>
              <w:rPr>
                <w:rFonts w:asciiTheme="minorHAnsi" w:eastAsiaTheme="minorEastAsia" w:hAnsiTheme="minorHAnsi" w:cstheme="minorBidi"/>
                <w:noProof/>
                <w:kern w:val="2"/>
                <w14:ligatures w14:val="standardContextual"/>
              </w:rPr>
              <w:tab/>
            </w:r>
            <w:r w:rsidRPr="00F456D8">
              <w:rPr>
                <w:rStyle w:val="Hyperlink"/>
                <w:noProof/>
              </w:rPr>
              <w:t>IMPLEMENT AND RESULTS</w:t>
            </w:r>
            <w:r>
              <w:rPr>
                <w:noProof/>
                <w:webHidden/>
              </w:rPr>
              <w:tab/>
            </w:r>
            <w:r>
              <w:rPr>
                <w:noProof/>
                <w:webHidden/>
              </w:rPr>
              <w:fldChar w:fldCharType="begin"/>
            </w:r>
            <w:r>
              <w:rPr>
                <w:noProof/>
                <w:webHidden/>
              </w:rPr>
              <w:instrText xml:space="preserve"> PAGEREF _Toc171058895 \h </w:instrText>
            </w:r>
            <w:r>
              <w:rPr>
                <w:noProof/>
                <w:webHidden/>
              </w:rPr>
            </w:r>
            <w:r>
              <w:rPr>
                <w:noProof/>
                <w:webHidden/>
              </w:rPr>
              <w:fldChar w:fldCharType="separate"/>
            </w:r>
            <w:r>
              <w:rPr>
                <w:noProof/>
                <w:webHidden/>
              </w:rPr>
              <w:t>36</w:t>
            </w:r>
            <w:r>
              <w:rPr>
                <w:noProof/>
                <w:webHidden/>
              </w:rPr>
              <w:fldChar w:fldCharType="end"/>
            </w:r>
          </w:hyperlink>
        </w:p>
        <w:p w14:paraId="0A7C6275" w14:textId="154C7FE9"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6" w:history="1">
            <w:r w:rsidRPr="00F456D8">
              <w:rPr>
                <w:rStyle w:val="Hyperlink"/>
                <w:noProof/>
              </w:rPr>
              <w:t>4.1</w:t>
            </w:r>
            <w:r>
              <w:rPr>
                <w:rFonts w:asciiTheme="minorHAnsi" w:eastAsiaTheme="minorEastAsia" w:hAnsiTheme="minorHAnsi" w:cstheme="minorBidi"/>
                <w:noProof/>
                <w:kern w:val="2"/>
                <w14:ligatures w14:val="standardContextual"/>
              </w:rPr>
              <w:tab/>
            </w:r>
            <w:r w:rsidRPr="00F456D8">
              <w:rPr>
                <w:rStyle w:val="Hyperlink"/>
                <w:noProof/>
              </w:rPr>
              <w:t>Overview</w:t>
            </w:r>
            <w:r>
              <w:rPr>
                <w:noProof/>
                <w:webHidden/>
              </w:rPr>
              <w:tab/>
            </w:r>
            <w:r>
              <w:rPr>
                <w:noProof/>
                <w:webHidden/>
              </w:rPr>
              <w:fldChar w:fldCharType="begin"/>
            </w:r>
            <w:r>
              <w:rPr>
                <w:noProof/>
                <w:webHidden/>
              </w:rPr>
              <w:instrText xml:space="preserve"> PAGEREF _Toc171058896 \h </w:instrText>
            </w:r>
            <w:r>
              <w:rPr>
                <w:noProof/>
                <w:webHidden/>
              </w:rPr>
            </w:r>
            <w:r>
              <w:rPr>
                <w:noProof/>
                <w:webHidden/>
              </w:rPr>
              <w:fldChar w:fldCharType="separate"/>
            </w:r>
            <w:r>
              <w:rPr>
                <w:noProof/>
                <w:webHidden/>
              </w:rPr>
              <w:t>36</w:t>
            </w:r>
            <w:r>
              <w:rPr>
                <w:noProof/>
                <w:webHidden/>
              </w:rPr>
              <w:fldChar w:fldCharType="end"/>
            </w:r>
          </w:hyperlink>
        </w:p>
        <w:p w14:paraId="60D9CCE9" w14:textId="0D5B1381"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897" w:history="1">
            <w:r w:rsidRPr="00F456D8">
              <w:rPr>
                <w:rStyle w:val="Hyperlink"/>
                <w:noProof/>
              </w:rPr>
              <w:t>4.2</w:t>
            </w:r>
            <w:r>
              <w:rPr>
                <w:rFonts w:asciiTheme="minorHAnsi" w:eastAsiaTheme="minorEastAsia" w:hAnsiTheme="minorHAnsi" w:cstheme="minorBidi"/>
                <w:noProof/>
                <w:kern w:val="2"/>
                <w14:ligatures w14:val="standardContextual"/>
              </w:rPr>
              <w:tab/>
            </w:r>
            <w:r w:rsidRPr="00F456D8">
              <w:rPr>
                <w:rStyle w:val="Hyperlink"/>
                <w:noProof/>
              </w:rPr>
              <w:t>Implementation</w:t>
            </w:r>
            <w:r>
              <w:rPr>
                <w:noProof/>
                <w:webHidden/>
              </w:rPr>
              <w:tab/>
            </w:r>
            <w:r>
              <w:rPr>
                <w:noProof/>
                <w:webHidden/>
              </w:rPr>
              <w:fldChar w:fldCharType="begin"/>
            </w:r>
            <w:r>
              <w:rPr>
                <w:noProof/>
                <w:webHidden/>
              </w:rPr>
              <w:instrText xml:space="preserve"> PAGEREF _Toc171058897 \h </w:instrText>
            </w:r>
            <w:r>
              <w:rPr>
                <w:noProof/>
                <w:webHidden/>
              </w:rPr>
            </w:r>
            <w:r>
              <w:rPr>
                <w:noProof/>
                <w:webHidden/>
              </w:rPr>
              <w:fldChar w:fldCharType="separate"/>
            </w:r>
            <w:r>
              <w:rPr>
                <w:noProof/>
                <w:webHidden/>
              </w:rPr>
              <w:t>36</w:t>
            </w:r>
            <w:r>
              <w:rPr>
                <w:noProof/>
                <w:webHidden/>
              </w:rPr>
              <w:fldChar w:fldCharType="end"/>
            </w:r>
          </w:hyperlink>
        </w:p>
        <w:p w14:paraId="1E96FF82" w14:textId="637351D8"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8" w:history="1">
            <w:r w:rsidRPr="00F456D8">
              <w:rPr>
                <w:rStyle w:val="Hyperlink"/>
                <w:noProof/>
              </w:rPr>
              <w:t>4.2.1</w:t>
            </w:r>
            <w:r>
              <w:rPr>
                <w:rFonts w:asciiTheme="minorHAnsi" w:eastAsiaTheme="minorEastAsia" w:hAnsiTheme="minorHAnsi" w:cstheme="minorBidi"/>
                <w:noProof/>
                <w:kern w:val="2"/>
                <w14:ligatures w14:val="standardContextual"/>
              </w:rPr>
              <w:tab/>
            </w:r>
            <w:r w:rsidRPr="00F456D8">
              <w:rPr>
                <w:rStyle w:val="Hyperlink"/>
                <w:noProof/>
              </w:rPr>
              <w:t>Document Segmentation</w:t>
            </w:r>
            <w:r>
              <w:rPr>
                <w:noProof/>
                <w:webHidden/>
              </w:rPr>
              <w:tab/>
            </w:r>
            <w:r>
              <w:rPr>
                <w:noProof/>
                <w:webHidden/>
              </w:rPr>
              <w:fldChar w:fldCharType="begin"/>
            </w:r>
            <w:r>
              <w:rPr>
                <w:noProof/>
                <w:webHidden/>
              </w:rPr>
              <w:instrText xml:space="preserve"> PAGEREF _Toc171058898 \h </w:instrText>
            </w:r>
            <w:r>
              <w:rPr>
                <w:noProof/>
                <w:webHidden/>
              </w:rPr>
            </w:r>
            <w:r>
              <w:rPr>
                <w:noProof/>
                <w:webHidden/>
              </w:rPr>
              <w:fldChar w:fldCharType="separate"/>
            </w:r>
            <w:r>
              <w:rPr>
                <w:noProof/>
                <w:webHidden/>
              </w:rPr>
              <w:t>36</w:t>
            </w:r>
            <w:r>
              <w:rPr>
                <w:noProof/>
                <w:webHidden/>
              </w:rPr>
              <w:fldChar w:fldCharType="end"/>
            </w:r>
          </w:hyperlink>
        </w:p>
        <w:p w14:paraId="21D4D12E" w14:textId="529C1273"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899" w:history="1">
            <w:r w:rsidRPr="00F456D8">
              <w:rPr>
                <w:rStyle w:val="Hyperlink"/>
                <w:noProof/>
              </w:rPr>
              <w:t>4.2.2</w:t>
            </w:r>
            <w:r>
              <w:rPr>
                <w:rFonts w:asciiTheme="minorHAnsi" w:eastAsiaTheme="minorEastAsia" w:hAnsiTheme="minorHAnsi" w:cstheme="minorBidi"/>
                <w:noProof/>
                <w:kern w:val="2"/>
                <w14:ligatures w14:val="standardContextual"/>
              </w:rPr>
              <w:tab/>
            </w:r>
            <w:r w:rsidRPr="00F456D8">
              <w:rPr>
                <w:rStyle w:val="Hyperlink"/>
                <w:noProof/>
              </w:rPr>
              <w:t>Text summarization</w:t>
            </w:r>
            <w:r>
              <w:rPr>
                <w:noProof/>
                <w:webHidden/>
              </w:rPr>
              <w:tab/>
            </w:r>
            <w:r>
              <w:rPr>
                <w:noProof/>
                <w:webHidden/>
              </w:rPr>
              <w:fldChar w:fldCharType="begin"/>
            </w:r>
            <w:r>
              <w:rPr>
                <w:noProof/>
                <w:webHidden/>
              </w:rPr>
              <w:instrText xml:space="preserve"> PAGEREF _Toc171058899 \h </w:instrText>
            </w:r>
            <w:r>
              <w:rPr>
                <w:noProof/>
                <w:webHidden/>
              </w:rPr>
            </w:r>
            <w:r>
              <w:rPr>
                <w:noProof/>
                <w:webHidden/>
              </w:rPr>
              <w:fldChar w:fldCharType="separate"/>
            </w:r>
            <w:r>
              <w:rPr>
                <w:noProof/>
                <w:webHidden/>
              </w:rPr>
              <w:t>37</w:t>
            </w:r>
            <w:r>
              <w:rPr>
                <w:noProof/>
                <w:webHidden/>
              </w:rPr>
              <w:fldChar w:fldCharType="end"/>
            </w:r>
          </w:hyperlink>
        </w:p>
        <w:p w14:paraId="7C6998F7" w14:textId="3CE96E9F" w:rsidR="00356DE3" w:rsidRDefault="00356DE3">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0" w:history="1">
            <w:r w:rsidRPr="00F456D8">
              <w:rPr>
                <w:rStyle w:val="Hyperlink"/>
                <w:noProof/>
              </w:rPr>
              <w:t>4.2.2.1</w:t>
            </w:r>
            <w:r>
              <w:rPr>
                <w:rFonts w:asciiTheme="minorHAnsi" w:eastAsiaTheme="minorEastAsia" w:hAnsiTheme="minorHAnsi" w:cstheme="minorBidi"/>
                <w:noProof/>
                <w:kern w:val="2"/>
                <w:sz w:val="24"/>
                <w:szCs w:val="24"/>
                <w14:ligatures w14:val="standardContextual"/>
              </w:rPr>
              <w:tab/>
            </w:r>
            <w:r w:rsidRPr="00F456D8">
              <w:rPr>
                <w:rStyle w:val="Hyperlink"/>
                <w:noProof/>
              </w:rPr>
              <w:t>LSA</w:t>
            </w:r>
            <w:r>
              <w:rPr>
                <w:noProof/>
                <w:webHidden/>
              </w:rPr>
              <w:tab/>
            </w:r>
            <w:r>
              <w:rPr>
                <w:noProof/>
                <w:webHidden/>
              </w:rPr>
              <w:fldChar w:fldCharType="begin"/>
            </w:r>
            <w:r>
              <w:rPr>
                <w:noProof/>
                <w:webHidden/>
              </w:rPr>
              <w:instrText xml:space="preserve"> PAGEREF _Toc171058900 \h </w:instrText>
            </w:r>
            <w:r>
              <w:rPr>
                <w:noProof/>
                <w:webHidden/>
              </w:rPr>
            </w:r>
            <w:r>
              <w:rPr>
                <w:noProof/>
                <w:webHidden/>
              </w:rPr>
              <w:fldChar w:fldCharType="separate"/>
            </w:r>
            <w:r>
              <w:rPr>
                <w:noProof/>
                <w:webHidden/>
              </w:rPr>
              <w:t>38</w:t>
            </w:r>
            <w:r>
              <w:rPr>
                <w:noProof/>
                <w:webHidden/>
              </w:rPr>
              <w:fldChar w:fldCharType="end"/>
            </w:r>
          </w:hyperlink>
        </w:p>
        <w:p w14:paraId="7A1E31F7" w14:textId="1F8AC313" w:rsidR="00356DE3" w:rsidRDefault="00356DE3">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1" w:history="1">
            <w:r w:rsidRPr="00F456D8">
              <w:rPr>
                <w:rStyle w:val="Hyperlink"/>
                <w:noProof/>
              </w:rPr>
              <w:t>4.2.2.2</w:t>
            </w:r>
            <w:r>
              <w:rPr>
                <w:rFonts w:asciiTheme="minorHAnsi" w:eastAsiaTheme="minorEastAsia" w:hAnsiTheme="minorHAnsi" w:cstheme="minorBidi"/>
                <w:noProof/>
                <w:kern w:val="2"/>
                <w:sz w:val="24"/>
                <w:szCs w:val="24"/>
                <w14:ligatures w14:val="standardContextual"/>
              </w:rPr>
              <w:tab/>
            </w:r>
            <w:r w:rsidRPr="00F456D8">
              <w:rPr>
                <w:rStyle w:val="Hyperlink"/>
                <w:noProof/>
              </w:rPr>
              <w:t>TextRank</w:t>
            </w:r>
            <w:r>
              <w:rPr>
                <w:noProof/>
                <w:webHidden/>
              </w:rPr>
              <w:tab/>
            </w:r>
            <w:r>
              <w:rPr>
                <w:noProof/>
                <w:webHidden/>
              </w:rPr>
              <w:fldChar w:fldCharType="begin"/>
            </w:r>
            <w:r>
              <w:rPr>
                <w:noProof/>
                <w:webHidden/>
              </w:rPr>
              <w:instrText xml:space="preserve"> PAGEREF _Toc171058901 \h </w:instrText>
            </w:r>
            <w:r>
              <w:rPr>
                <w:noProof/>
                <w:webHidden/>
              </w:rPr>
            </w:r>
            <w:r>
              <w:rPr>
                <w:noProof/>
                <w:webHidden/>
              </w:rPr>
              <w:fldChar w:fldCharType="separate"/>
            </w:r>
            <w:r>
              <w:rPr>
                <w:noProof/>
                <w:webHidden/>
              </w:rPr>
              <w:t>39</w:t>
            </w:r>
            <w:r>
              <w:rPr>
                <w:noProof/>
                <w:webHidden/>
              </w:rPr>
              <w:fldChar w:fldCharType="end"/>
            </w:r>
          </w:hyperlink>
        </w:p>
        <w:p w14:paraId="736FC2D8" w14:textId="663A6564" w:rsidR="00356DE3" w:rsidRDefault="00356DE3">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058902" w:history="1">
            <w:r w:rsidRPr="00F456D8">
              <w:rPr>
                <w:rStyle w:val="Hyperlink"/>
                <w:noProof/>
              </w:rPr>
              <w:t>4.2.2.3</w:t>
            </w:r>
            <w:r>
              <w:rPr>
                <w:rFonts w:asciiTheme="minorHAnsi" w:eastAsiaTheme="minorEastAsia" w:hAnsiTheme="minorHAnsi" w:cstheme="minorBidi"/>
                <w:noProof/>
                <w:kern w:val="2"/>
                <w:sz w:val="24"/>
                <w:szCs w:val="24"/>
                <w14:ligatures w14:val="standardContextual"/>
              </w:rPr>
              <w:tab/>
            </w:r>
            <w:r w:rsidRPr="00F456D8">
              <w:rPr>
                <w:rStyle w:val="Hyperlink"/>
                <w:noProof/>
              </w:rPr>
              <w:t>Pretrained models</w:t>
            </w:r>
            <w:r>
              <w:rPr>
                <w:noProof/>
                <w:webHidden/>
              </w:rPr>
              <w:tab/>
            </w:r>
            <w:r>
              <w:rPr>
                <w:noProof/>
                <w:webHidden/>
              </w:rPr>
              <w:fldChar w:fldCharType="begin"/>
            </w:r>
            <w:r>
              <w:rPr>
                <w:noProof/>
                <w:webHidden/>
              </w:rPr>
              <w:instrText xml:space="preserve"> PAGEREF _Toc171058902 \h </w:instrText>
            </w:r>
            <w:r>
              <w:rPr>
                <w:noProof/>
                <w:webHidden/>
              </w:rPr>
            </w:r>
            <w:r>
              <w:rPr>
                <w:noProof/>
                <w:webHidden/>
              </w:rPr>
              <w:fldChar w:fldCharType="separate"/>
            </w:r>
            <w:r>
              <w:rPr>
                <w:noProof/>
                <w:webHidden/>
              </w:rPr>
              <w:t>40</w:t>
            </w:r>
            <w:r>
              <w:rPr>
                <w:noProof/>
                <w:webHidden/>
              </w:rPr>
              <w:fldChar w:fldCharType="end"/>
            </w:r>
          </w:hyperlink>
        </w:p>
        <w:p w14:paraId="2192CAE3" w14:textId="40C11D67"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3" w:history="1">
            <w:r w:rsidRPr="00F456D8">
              <w:rPr>
                <w:rStyle w:val="Hyperlink"/>
                <w:noProof/>
              </w:rPr>
              <w:t>4.3</w:t>
            </w:r>
            <w:r>
              <w:rPr>
                <w:rFonts w:asciiTheme="minorHAnsi" w:eastAsiaTheme="minorEastAsia" w:hAnsiTheme="minorHAnsi" w:cstheme="minorBidi"/>
                <w:noProof/>
                <w:kern w:val="2"/>
                <w14:ligatures w14:val="standardContextual"/>
              </w:rPr>
              <w:tab/>
            </w:r>
            <w:r w:rsidRPr="00F456D8">
              <w:rPr>
                <w:rStyle w:val="Hyperlink"/>
                <w:noProof/>
              </w:rPr>
              <w:t>Results</w:t>
            </w:r>
            <w:r>
              <w:rPr>
                <w:noProof/>
                <w:webHidden/>
              </w:rPr>
              <w:tab/>
            </w:r>
            <w:r>
              <w:rPr>
                <w:noProof/>
                <w:webHidden/>
              </w:rPr>
              <w:fldChar w:fldCharType="begin"/>
            </w:r>
            <w:r>
              <w:rPr>
                <w:noProof/>
                <w:webHidden/>
              </w:rPr>
              <w:instrText xml:space="preserve"> PAGEREF _Toc171058903 \h </w:instrText>
            </w:r>
            <w:r>
              <w:rPr>
                <w:noProof/>
                <w:webHidden/>
              </w:rPr>
            </w:r>
            <w:r>
              <w:rPr>
                <w:noProof/>
                <w:webHidden/>
              </w:rPr>
              <w:fldChar w:fldCharType="separate"/>
            </w:r>
            <w:r>
              <w:rPr>
                <w:noProof/>
                <w:webHidden/>
              </w:rPr>
              <w:t>41</w:t>
            </w:r>
            <w:r>
              <w:rPr>
                <w:noProof/>
                <w:webHidden/>
              </w:rPr>
              <w:fldChar w:fldCharType="end"/>
            </w:r>
          </w:hyperlink>
        </w:p>
        <w:p w14:paraId="177E2808" w14:textId="76F79365" w:rsidR="00356DE3" w:rsidRDefault="00356DE3">
          <w:pPr>
            <w:pStyle w:val="TOC1"/>
            <w:tabs>
              <w:tab w:val="left" w:pos="1320"/>
            </w:tabs>
            <w:rPr>
              <w:rFonts w:asciiTheme="minorHAnsi" w:eastAsiaTheme="minorEastAsia" w:hAnsiTheme="minorHAnsi" w:cstheme="minorBidi"/>
              <w:noProof/>
              <w:kern w:val="2"/>
              <w14:ligatures w14:val="standardContextual"/>
            </w:rPr>
          </w:pPr>
          <w:hyperlink w:anchor="_Toc171058904" w:history="1">
            <w:r w:rsidRPr="00F456D8">
              <w:rPr>
                <w:rStyle w:val="Hyperlink"/>
                <w:noProof/>
              </w:rPr>
              <w:t>Chapter 5</w:t>
            </w:r>
            <w:r>
              <w:rPr>
                <w:rFonts w:asciiTheme="minorHAnsi" w:eastAsiaTheme="minorEastAsia" w:hAnsiTheme="minorHAnsi" w:cstheme="minorBidi"/>
                <w:noProof/>
                <w:kern w:val="2"/>
                <w14:ligatures w14:val="standardContextual"/>
              </w:rPr>
              <w:tab/>
            </w:r>
            <w:r w:rsidRPr="00F456D8">
              <w:rPr>
                <w:rStyle w:val="Hyperlink"/>
                <w:noProof/>
              </w:rPr>
              <w:t>DISCUSSION AND EVALUATION</w:t>
            </w:r>
            <w:r>
              <w:rPr>
                <w:noProof/>
                <w:webHidden/>
              </w:rPr>
              <w:tab/>
            </w:r>
            <w:r>
              <w:rPr>
                <w:noProof/>
                <w:webHidden/>
              </w:rPr>
              <w:fldChar w:fldCharType="begin"/>
            </w:r>
            <w:r>
              <w:rPr>
                <w:noProof/>
                <w:webHidden/>
              </w:rPr>
              <w:instrText xml:space="preserve"> PAGEREF _Toc171058904 \h </w:instrText>
            </w:r>
            <w:r>
              <w:rPr>
                <w:noProof/>
                <w:webHidden/>
              </w:rPr>
            </w:r>
            <w:r>
              <w:rPr>
                <w:noProof/>
                <w:webHidden/>
              </w:rPr>
              <w:fldChar w:fldCharType="separate"/>
            </w:r>
            <w:r>
              <w:rPr>
                <w:noProof/>
                <w:webHidden/>
              </w:rPr>
              <w:t>44</w:t>
            </w:r>
            <w:r>
              <w:rPr>
                <w:noProof/>
                <w:webHidden/>
              </w:rPr>
              <w:fldChar w:fldCharType="end"/>
            </w:r>
          </w:hyperlink>
        </w:p>
        <w:p w14:paraId="5DD26BE8" w14:textId="6B75B6FF"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05" w:history="1">
            <w:r w:rsidRPr="00F456D8">
              <w:rPr>
                <w:rStyle w:val="Hyperlink"/>
                <w:noProof/>
              </w:rPr>
              <w:t>5.1</w:t>
            </w:r>
            <w:r>
              <w:rPr>
                <w:rFonts w:asciiTheme="minorHAnsi" w:eastAsiaTheme="minorEastAsia" w:hAnsiTheme="minorHAnsi" w:cstheme="minorBidi"/>
                <w:noProof/>
                <w:kern w:val="2"/>
                <w14:ligatures w14:val="standardContextual"/>
              </w:rPr>
              <w:tab/>
            </w:r>
            <w:r w:rsidRPr="00F456D8">
              <w:rPr>
                <w:rStyle w:val="Hyperlink"/>
                <w:noProof/>
              </w:rPr>
              <w:t>Evaluation</w:t>
            </w:r>
            <w:r>
              <w:rPr>
                <w:noProof/>
                <w:webHidden/>
              </w:rPr>
              <w:tab/>
            </w:r>
            <w:r>
              <w:rPr>
                <w:noProof/>
                <w:webHidden/>
              </w:rPr>
              <w:fldChar w:fldCharType="begin"/>
            </w:r>
            <w:r>
              <w:rPr>
                <w:noProof/>
                <w:webHidden/>
              </w:rPr>
              <w:instrText xml:space="preserve"> PAGEREF _Toc171058905 \h </w:instrText>
            </w:r>
            <w:r>
              <w:rPr>
                <w:noProof/>
                <w:webHidden/>
              </w:rPr>
            </w:r>
            <w:r>
              <w:rPr>
                <w:noProof/>
                <w:webHidden/>
              </w:rPr>
              <w:fldChar w:fldCharType="separate"/>
            </w:r>
            <w:r>
              <w:rPr>
                <w:noProof/>
                <w:webHidden/>
              </w:rPr>
              <w:t>44</w:t>
            </w:r>
            <w:r>
              <w:rPr>
                <w:noProof/>
                <w:webHidden/>
              </w:rPr>
              <w:fldChar w:fldCharType="end"/>
            </w:r>
          </w:hyperlink>
        </w:p>
        <w:p w14:paraId="6C829B8A" w14:textId="0422CDDE"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6" w:history="1">
            <w:r w:rsidRPr="00F456D8">
              <w:rPr>
                <w:rStyle w:val="Hyperlink"/>
                <w:noProof/>
              </w:rPr>
              <w:t>5.1.1</w:t>
            </w:r>
            <w:r>
              <w:rPr>
                <w:rFonts w:asciiTheme="minorHAnsi" w:eastAsiaTheme="minorEastAsia" w:hAnsiTheme="minorHAnsi" w:cstheme="minorBidi"/>
                <w:noProof/>
                <w:kern w:val="2"/>
                <w14:ligatures w14:val="standardContextual"/>
              </w:rPr>
              <w:tab/>
            </w:r>
            <w:r w:rsidRPr="00F456D8">
              <w:rPr>
                <w:rStyle w:val="Hyperlink"/>
                <w:noProof/>
              </w:rPr>
              <w:t>Evaluation methods</w:t>
            </w:r>
            <w:r>
              <w:rPr>
                <w:noProof/>
                <w:webHidden/>
              </w:rPr>
              <w:tab/>
            </w:r>
            <w:r>
              <w:rPr>
                <w:noProof/>
                <w:webHidden/>
              </w:rPr>
              <w:fldChar w:fldCharType="begin"/>
            </w:r>
            <w:r>
              <w:rPr>
                <w:noProof/>
                <w:webHidden/>
              </w:rPr>
              <w:instrText xml:space="preserve"> PAGEREF _Toc171058906 \h </w:instrText>
            </w:r>
            <w:r>
              <w:rPr>
                <w:noProof/>
                <w:webHidden/>
              </w:rPr>
            </w:r>
            <w:r>
              <w:rPr>
                <w:noProof/>
                <w:webHidden/>
              </w:rPr>
              <w:fldChar w:fldCharType="separate"/>
            </w:r>
            <w:r>
              <w:rPr>
                <w:noProof/>
                <w:webHidden/>
              </w:rPr>
              <w:t>44</w:t>
            </w:r>
            <w:r>
              <w:rPr>
                <w:noProof/>
                <w:webHidden/>
              </w:rPr>
              <w:fldChar w:fldCharType="end"/>
            </w:r>
          </w:hyperlink>
        </w:p>
        <w:p w14:paraId="6995EB6D" w14:textId="5762188A"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7" w:history="1">
            <w:r w:rsidRPr="00F456D8">
              <w:rPr>
                <w:rStyle w:val="Hyperlink"/>
                <w:noProof/>
              </w:rPr>
              <w:t>5.1.2</w:t>
            </w:r>
            <w:r>
              <w:rPr>
                <w:rFonts w:asciiTheme="minorHAnsi" w:eastAsiaTheme="minorEastAsia" w:hAnsiTheme="minorHAnsi" w:cstheme="minorBidi"/>
                <w:noProof/>
                <w:kern w:val="2"/>
                <w14:ligatures w14:val="standardContextual"/>
              </w:rPr>
              <w:tab/>
            </w:r>
            <w:r w:rsidRPr="00F456D8">
              <w:rPr>
                <w:rStyle w:val="Hyperlink"/>
                <w:noProof/>
              </w:rPr>
              <w:t>Dataset</w:t>
            </w:r>
            <w:r>
              <w:rPr>
                <w:noProof/>
                <w:webHidden/>
              </w:rPr>
              <w:tab/>
            </w:r>
            <w:r>
              <w:rPr>
                <w:noProof/>
                <w:webHidden/>
              </w:rPr>
              <w:fldChar w:fldCharType="begin"/>
            </w:r>
            <w:r>
              <w:rPr>
                <w:noProof/>
                <w:webHidden/>
              </w:rPr>
              <w:instrText xml:space="preserve"> PAGEREF _Toc171058907 \h </w:instrText>
            </w:r>
            <w:r>
              <w:rPr>
                <w:noProof/>
                <w:webHidden/>
              </w:rPr>
            </w:r>
            <w:r>
              <w:rPr>
                <w:noProof/>
                <w:webHidden/>
              </w:rPr>
              <w:fldChar w:fldCharType="separate"/>
            </w:r>
            <w:r>
              <w:rPr>
                <w:noProof/>
                <w:webHidden/>
              </w:rPr>
              <w:t>46</w:t>
            </w:r>
            <w:r>
              <w:rPr>
                <w:noProof/>
                <w:webHidden/>
              </w:rPr>
              <w:fldChar w:fldCharType="end"/>
            </w:r>
          </w:hyperlink>
        </w:p>
        <w:p w14:paraId="37759CD3" w14:textId="2E836EFD" w:rsidR="00356DE3" w:rsidRDefault="00356DE3">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058908" w:history="1">
            <w:r w:rsidRPr="00F456D8">
              <w:rPr>
                <w:rStyle w:val="Hyperlink"/>
                <w:noProof/>
              </w:rPr>
              <w:t>5.1.3</w:t>
            </w:r>
            <w:r>
              <w:rPr>
                <w:rFonts w:asciiTheme="minorHAnsi" w:eastAsiaTheme="minorEastAsia" w:hAnsiTheme="minorHAnsi" w:cstheme="minorBidi"/>
                <w:noProof/>
                <w:kern w:val="2"/>
                <w14:ligatures w14:val="standardContextual"/>
              </w:rPr>
              <w:tab/>
            </w:r>
            <w:r w:rsidRPr="00F456D8">
              <w:rPr>
                <w:rStyle w:val="Hyperlink"/>
                <w:noProof/>
              </w:rPr>
              <w:t>Evaluation results and Environment Settings</w:t>
            </w:r>
            <w:r>
              <w:rPr>
                <w:noProof/>
                <w:webHidden/>
              </w:rPr>
              <w:tab/>
            </w:r>
            <w:r>
              <w:rPr>
                <w:noProof/>
                <w:webHidden/>
              </w:rPr>
              <w:fldChar w:fldCharType="begin"/>
            </w:r>
            <w:r>
              <w:rPr>
                <w:noProof/>
                <w:webHidden/>
              </w:rPr>
              <w:instrText xml:space="preserve"> PAGEREF _Toc171058908 \h </w:instrText>
            </w:r>
            <w:r>
              <w:rPr>
                <w:noProof/>
                <w:webHidden/>
              </w:rPr>
            </w:r>
            <w:r>
              <w:rPr>
                <w:noProof/>
                <w:webHidden/>
              </w:rPr>
              <w:fldChar w:fldCharType="separate"/>
            </w:r>
            <w:r>
              <w:rPr>
                <w:noProof/>
                <w:webHidden/>
              </w:rPr>
              <w:t>47</w:t>
            </w:r>
            <w:r>
              <w:rPr>
                <w:noProof/>
                <w:webHidden/>
              </w:rPr>
              <w:fldChar w:fldCharType="end"/>
            </w:r>
          </w:hyperlink>
        </w:p>
        <w:p w14:paraId="360E1788" w14:textId="37F624A1" w:rsidR="00356DE3" w:rsidRDefault="00356DE3">
          <w:pPr>
            <w:pStyle w:val="TOC1"/>
            <w:tabs>
              <w:tab w:val="left" w:pos="1320"/>
            </w:tabs>
            <w:rPr>
              <w:rFonts w:asciiTheme="minorHAnsi" w:eastAsiaTheme="minorEastAsia" w:hAnsiTheme="minorHAnsi" w:cstheme="minorBidi"/>
              <w:noProof/>
              <w:kern w:val="2"/>
              <w14:ligatures w14:val="standardContextual"/>
            </w:rPr>
          </w:pPr>
          <w:hyperlink w:anchor="_Toc171058909" w:history="1">
            <w:r w:rsidRPr="00F456D8">
              <w:rPr>
                <w:rStyle w:val="Hyperlink"/>
                <w:noProof/>
              </w:rPr>
              <w:t>Chapter 6</w:t>
            </w:r>
            <w:r>
              <w:rPr>
                <w:rFonts w:asciiTheme="minorHAnsi" w:eastAsiaTheme="minorEastAsia" w:hAnsiTheme="minorHAnsi" w:cstheme="minorBidi"/>
                <w:noProof/>
                <w:kern w:val="2"/>
                <w14:ligatures w14:val="standardContextual"/>
              </w:rPr>
              <w:tab/>
            </w:r>
            <w:r w:rsidRPr="00F456D8">
              <w:rPr>
                <w:rStyle w:val="Hyperlink"/>
                <w:noProof/>
              </w:rPr>
              <w:t>CONCLUSION AND FUTURE WORK</w:t>
            </w:r>
            <w:r>
              <w:rPr>
                <w:noProof/>
                <w:webHidden/>
              </w:rPr>
              <w:tab/>
            </w:r>
            <w:r>
              <w:rPr>
                <w:noProof/>
                <w:webHidden/>
              </w:rPr>
              <w:fldChar w:fldCharType="begin"/>
            </w:r>
            <w:r>
              <w:rPr>
                <w:noProof/>
                <w:webHidden/>
              </w:rPr>
              <w:instrText xml:space="preserve"> PAGEREF _Toc171058909 \h </w:instrText>
            </w:r>
            <w:r>
              <w:rPr>
                <w:noProof/>
                <w:webHidden/>
              </w:rPr>
            </w:r>
            <w:r>
              <w:rPr>
                <w:noProof/>
                <w:webHidden/>
              </w:rPr>
              <w:fldChar w:fldCharType="separate"/>
            </w:r>
            <w:r>
              <w:rPr>
                <w:noProof/>
                <w:webHidden/>
              </w:rPr>
              <w:t>49</w:t>
            </w:r>
            <w:r>
              <w:rPr>
                <w:noProof/>
                <w:webHidden/>
              </w:rPr>
              <w:fldChar w:fldCharType="end"/>
            </w:r>
          </w:hyperlink>
        </w:p>
        <w:p w14:paraId="55A97DD1" w14:textId="5842E856"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0" w:history="1">
            <w:r w:rsidRPr="00F456D8">
              <w:rPr>
                <w:rStyle w:val="Hyperlink"/>
                <w:noProof/>
              </w:rPr>
              <w:t>6.1</w:t>
            </w:r>
            <w:r>
              <w:rPr>
                <w:rFonts w:asciiTheme="minorHAnsi" w:eastAsiaTheme="minorEastAsia" w:hAnsiTheme="minorHAnsi" w:cstheme="minorBidi"/>
                <w:noProof/>
                <w:kern w:val="2"/>
                <w14:ligatures w14:val="standardContextual"/>
              </w:rPr>
              <w:tab/>
            </w:r>
            <w:r w:rsidRPr="00F456D8">
              <w:rPr>
                <w:rStyle w:val="Hyperlink"/>
                <w:noProof/>
              </w:rPr>
              <w:t>Conclusion</w:t>
            </w:r>
            <w:r>
              <w:rPr>
                <w:noProof/>
                <w:webHidden/>
              </w:rPr>
              <w:tab/>
            </w:r>
            <w:r>
              <w:rPr>
                <w:noProof/>
                <w:webHidden/>
              </w:rPr>
              <w:fldChar w:fldCharType="begin"/>
            </w:r>
            <w:r>
              <w:rPr>
                <w:noProof/>
                <w:webHidden/>
              </w:rPr>
              <w:instrText xml:space="preserve"> PAGEREF _Toc171058910 \h </w:instrText>
            </w:r>
            <w:r>
              <w:rPr>
                <w:noProof/>
                <w:webHidden/>
              </w:rPr>
            </w:r>
            <w:r>
              <w:rPr>
                <w:noProof/>
                <w:webHidden/>
              </w:rPr>
              <w:fldChar w:fldCharType="separate"/>
            </w:r>
            <w:r>
              <w:rPr>
                <w:noProof/>
                <w:webHidden/>
              </w:rPr>
              <w:t>49</w:t>
            </w:r>
            <w:r>
              <w:rPr>
                <w:noProof/>
                <w:webHidden/>
              </w:rPr>
              <w:fldChar w:fldCharType="end"/>
            </w:r>
          </w:hyperlink>
        </w:p>
        <w:p w14:paraId="624CAAB8" w14:textId="6CDFDCBF" w:rsidR="00356DE3" w:rsidRDefault="00356DE3">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058911" w:history="1">
            <w:r w:rsidRPr="00F456D8">
              <w:rPr>
                <w:rStyle w:val="Hyperlink"/>
                <w:noProof/>
              </w:rPr>
              <w:t>6.2</w:t>
            </w:r>
            <w:r>
              <w:rPr>
                <w:rFonts w:asciiTheme="minorHAnsi" w:eastAsiaTheme="minorEastAsia" w:hAnsiTheme="minorHAnsi" w:cstheme="minorBidi"/>
                <w:noProof/>
                <w:kern w:val="2"/>
                <w14:ligatures w14:val="standardContextual"/>
              </w:rPr>
              <w:tab/>
            </w:r>
            <w:r w:rsidRPr="00F456D8">
              <w:rPr>
                <w:rStyle w:val="Hyperlink"/>
                <w:noProof/>
              </w:rPr>
              <w:t>Future work</w:t>
            </w:r>
            <w:r>
              <w:rPr>
                <w:noProof/>
                <w:webHidden/>
              </w:rPr>
              <w:tab/>
            </w:r>
            <w:r>
              <w:rPr>
                <w:noProof/>
                <w:webHidden/>
              </w:rPr>
              <w:fldChar w:fldCharType="begin"/>
            </w:r>
            <w:r>
              <w:rPr>
                <w:noProof/>
                <w:webHidden/>
              </w:rPr>
              <w:instrText xml:space="preserve"> PAGEREF _Toc171058911 \h </w:instrText>
            </w:r>
            <w:r>
              <w:rPr>
                <w:noProof/>
                <w:webHidden/>
              </w:rPr>
            </w:r>
            <w:r>
              <w:rPr>
                <w:noProof/>
                <w:webHidden/>
              </w:rPr>
              <w:fldChar w:fldCharType="separate"/>
            </w:r>
            <w:r>
              <w:rPr>
                <w:noProof/>
                <w:webHidden/>
              </w:rPr>
              <w:t>49</w:t>
            </w:r>
            <w:r>
              <w:rPr>
                <w:noProof/>
                <w:webHidden/>
              </w:rPr>
              <w:fldChar w:fldCharType="end"/>
            </w:r>
          </w:hyperlink>
        </w:p>
        <w:p w14:paraId="323E2EFC" w14:textId="6733433F" w:rsidR="00356DE3" w:rsidRDefault="00356DE3">
          <w:pPr>
            <w:pStyle w:val="TOC1"/>
            <w:rPr>
              <w:rFonts w:asciiTheme="minorHAnsi" w:eastAsiaTheme="minorEastAsia" w:hAnsiTheme="minorHAnsi" w:cstheme="minorBidi"/>
              <w:noProof/>
              <w:kern w:val="2"/>
              <w14:ligatures w14:val="standardContextual"/>
            </w:rPr>
          </w:pPr>
          <w:hyperlink w:anchor="_Toc171058912" w:history="1">
            <w:r w:rsidRPr="00F456D8">
              <w:rPr>
                <w:rStyle w:val="Hyperlink"/>
                <w:noProof/>
              </w:rPr>
              <w:t>REFERENCES</w:t>
            </w:r>
            <w:r>
              <w:rPr>
                <w:noProof/>
                <w:webHidden/>
              </w:rPr>
              <w:tab/>
            </w:r>
            <w:r>
              <w:rPr>
                <w:noProof/>
                <w:webHidden/>
              </w:rPr>
              <w:fldChar w:fldCharType="begin"/>
            </w:r>
            <w:r>
              <w:rPr>
                <w:noProof/>
                <w:webHidden/>
              </w:rPr>
              <w:instrText xml:space="preserve"> PAGEREF _Toc171058912 \h </w:instrText>
            </w:r>
            <w:r>
              <w:rPr>
                <w:noProof/>
                <w:webHidden/>
              </w:rPr>
            </w:r>
            <w:r>
              <w:rPr>
                <w:noProof/>
                <w:webHidden/>
              </w:rPr>
              <w:fldChar w:fldCharType="separate"/>
            </w:r>
            <w:r>
              <w:rPr>
                <w:noProof/>
                <w:webHidden/>
              </w:rPr>
              <w:t>50</w:t>
            </w:r>
            <w:r>
              <w:rPr>
                <w:noProof/>
                <w:webHidden/>
              </w:rPr>
              <w:fldChar w:fldCharType="end"/>
            </w:r>
          </w:hyperlink>
        </w:p>
        <w:p w14:paraId="169D40BB" w14:textId="68180605" w:rsidR="00356DE3" w:rsidRDefault="00356DE3">
          <w:pPr>
            <w:pStyle w:val="TOC1"/>
            <w:rPr>
              <w:rFonts w:asciiTheme="minorHAnsi" w:eastAsiaTheme="minorEastAsia" w:hAnsiTheme="minorHAnsi" w:cstheme="minorBidi"/>
              <w:noProof/>
              <w:kern w:val="2"/>
              <w14:ligatures w14:val="standardContextual"/>
            </w:rPr>
          </w:pPr>
          <w:hyperlink w:anchor="_Toc171058913" w:history="1">
            <w:r w:rsidRPr="00F456D8">
              <w:rPr>
                <w:rStyle w:val="Hyperlink"/>
                <w:noProof/>
              </w:rPr>
              <w:t>APPENDIX</w:t>
            </w:r>
            <w:r>
              <w:rPr>
                <w:noProof/>
                <w:webHidden/>
              </w:rPr>
              <w:tab/>
            </w:r>
            <w:r>
              <w:rPr>
                <w:noProof/>
                <w:webHidden/>
              </w:rPr>
              <w:fldChar w:fldCharType="begin"/>
            </w:r>
            <w:r>
              <w:rPr>
                <w:noProof/>
                <w:webHidden/>
              </w:rPr>
              <w:instrText xml:space="preserve"> PAGEREF _Toc171058913 \h </w:instrText>
            </w:r>
            <w:r>
              <w:rPr>
                <w:noProof/>
                <w:webHidden/>
              </w:rPr>
            </w:r>
            <w:r>
              <w:rPr>
                <w:noProof/>
                <w:webHidden/>
              </w:rPr>
              <w:fldChar w:fldCharType="separate"/>
            </w:r>
            <w:r>
              <w:rPr>
                <w:noProof/>
                <w:webHidden/>
              </w:rPr>
              <w:t>54</w:t>
            </w:r>
            <w:r>
              <w:rPr>
                <w:noProof/>
                <w:webHidden/>
              </w:rPr>
              <w:fldChar w:fldCharType="end"/>
            </w:r>
          </w:hyperlink>
        </w:p>
        <w:p w14:paraId="78E0B75A" w14:textId="29C90ED7"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6" w:name="_Toc514144958"/>
      <w:bookmarkStart w:id="7" w:name="_Toc171058858"/>
      <w:r w:rsidRPr="00C66CDF">
        <w:lastRenderedPageBreak/>
        <w:t>LIST OF FIGURES</w:t>
      </w:r>
      <w:bookmarkEnd w:id="6"/>
      <w:bookmarkEnd w:id="7"/>
    </w:p>
    <w:p w14:paraId="337FE072" w14:textId="77777777" w:rsidR="00BA7590" w:rsidRPr="00C66CDF" w:rsidRDefault="00BA7590" w:rsidP="00BA7590"/>
    <w:p w14:paraId="4B777D1B" w14:textId="708F369C"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058914" w:history="1">
        <w:r w:rsidR="00356DE3" w:rsidRPr="00F45CDC">
          <w:rPr>
            <w:rStyle w:val="Hyperlink"/>
            <w:noProof/>
          </w:rPr>
          <w:t>Figure 2</w:t>
        </w:r>
        <w:r w:rsidR="00356DE3" w:rsidRPr="00F45CDC">
          <w:rPr>
            <w:rStyle w:val="Hyperlink"/>
            <w:noProof/>
          </w:rPr>
          <w:noBreakHyphen/>
          <w:t>1 - GROBID cascade of sequencing model [3]</w:t>
        </w:r>
        <w:r w:rsidR="00356DE3">
          <w:rPr>
            <w:noProof/>
            <w:webHidden/>
          </w:rPr>
          <w:tab/>
        </w:r>
        <w:r w:rsidR="00356DE3">
          <w:rPr>
            <w:noProof/>
            <w:webHidden/>
          </w:rPr>
          <w:fldChar w:fldCharType="begin"/>
        </w:r>
        <w:r w:rsidR="00356DE3">
          <w:rPr>
            <w:noProof/>
            <w:webHidden/>
          </w:rPr>
          <w:instrText xml:space="preserve"> PAGEREF _Toc171058914 \h </w:instrText>
        </w:r>
        <w:r w:rsidR="00356DE3">
          <w:rPr>
            <w:noProof/>
            <w:webHidden/>
          </w:rPr>
        </w:r>
        <w:r w:rsidR="00356DE3">
          <w:rPr>
            <w:noProof/>
            <w:webHidden/>
          </w:rPr>
          <w:fldChar w:fldCharType="separate"/>
        </w:r>
        <w:r w:rsidR="00356DE3">
          <w:rPr>
            <w:noProof/>
            <w:webHidden/>
          </w:rPr>
          <w:t>13</w:t>
        </w:r>
        <w:r w:rsidR="00356DE3">
          <w:rPr>
            <w:noProof/>
            <w:webHidden/>
          </w:rPr>
          <w:fldChar w:fldCharType="end"/>
        </w:r>
      </w:hyperlink>
    </w:p>
    <w:p w14:paraId="420756BD" w14:textId="4EFAB9C5"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5" w:history="1">
        <w:r w:rsidRPr="00F45CDC">
          <w:rPr>
            <w:rStyle w:val="Hyperlink"/>
            <w:noProof/>
          </w:rPr>
          <w:t>Figure 2</w:t>
        </w:r>
        <w:r w:rsidRPr="00F45CDC">
          <w:rPr>
            <w:rStyle w:val="Hyperlink"/>
            <w:noProof/>
          </w:rPr>
          <w:noBreakHyphen/>
          <w:t>2 - Dependency style parse tree [4]</w:t>
        </w:r>
        <w:r>
          <w:rPr>
            <w:noProof/>
            <w:webHidden/>
          </w:rPr>
          <w:tab/>
        </w:r>
        <w:r>
          <w:rPr>
            <w:noProof/>
            <w:webHidden/>
          </w:rPr>
          <w:fldChar w:fldCharType="begin"/>
        </w:r>
        <w:r>
          <w:rPr>
            <w:noProof/>
            <w:webHidden/>
          </w:rPr>
          <w:instrText xml:space="preserve"> PAGEREF _Toc171058915 \h </w:instrText>
        </w:r>
        <w:r>
          <w:rPr>
            <w:noProof/>
            <w:webHidden/>
          </w:rPr>
        </w:r>
        <w:r>
          <w:rPr>
            <w:noProof/>
            <w:webHidden/>
          </w:rPr>
          <w:fldChar w:fldCharType="separate"/>
        </w:r>
        <w:r>
          <w:rPr>
            <w:noProof/>
            <w:webHidden/>
          </w:rPr>
          <w:t>16</w:t>
        </w:r>
        <w:r>
          <w:rPr>
            <w:noProof/>
            <w:webHidden/>
          </w:rPr>
          <w:fldChar w:fldCharType="end"/>
        </w:r>
      </w:hyperlink>
    </w:p>
    <w:p w14:paraId="2E977A03" w14:textId="032C994C"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6" w:history="1">
        <w:r w:rsidRPr="00F45CDC">
          <w:rPr>
            <w:rStyle w:val="Hyperlink"/>
            <w:noProof/>
          </w:rPr>
          <w:t>Figure 2</w:t>
        </w:r>
        <w:r w:rsidRPr="00F45CDC">
          <w:rPr>
            <w:rStyle w:val="Hyperlink"/>
            <w:noProof/>
          </w:rPr>
          <w:noBreakHyphen/>
          <w:t>3 - Text summarization general framework [5]</w:t>
        </w:r>
        <w:r>
          <w:rPr>
            <w:noProof/>
            <w:webHidden/>
          </w:rPr>
          <w:tab/>
        </w:r>
        <w:r>
          <w:rPr>
            <w:noProof/>
            <w:webHidden/>
          </w:rPr>
          <w:fldChar w:fldCharType="begin"/>
        </w:r>
        <w:r>
          <w:rPr>
            <w:noProof/>
            <w:webHidden/>
          </w:rPr>
          <w:instrText xml:space="preserve"> PAGEREF _Toc171058916 \h </w:instrText>
        </w:r>
        <w:r>
          <w:rPr>
            <w:noProof/>
            <w:webHidden/>
          </w:rPr>
        </w:r>
        <w:r>
          <w:rPr>
            <w:noProof/>
            <w:webHidden/>
          </w:rPr>
          <w:fldChar w:fldCharType="separate"/>
        </w:r>
        <w:r>
          <w:rPr>
            <w:noProof/>
            <w:webHidden/>
          </w:rPr>
          <w:t>17</w:t>
        </w:r>
        <w:r>
          <w:rPr>
            <w:noProof/>
            <w:webHidden/>
          </w:rPr>
          <w:fldChar w:fldCharType="end"/>
        </w:r>
      </w:hyperlink>
    </w:p>
    <w:p w14:paraId="04308768" w14:textId="53D8ADBD"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7" w:history="1">
        <w:r w:rsidRPr="00F45CDC">
          <w:rPr>
            <w:rStyle w:val="Hyperlink"/>
            <w:noProof/>
          </w:rPr>
          <w:t>Figure 2</w:t>
        </w:r>
        <w:r w:rsidRPr="00F45CDC">
          <w:rPr>
            <w:rStyle w:val="Hyperlink"/>
            <w:noProof/>
          </w:rPr>
          <w:noBreakHyphen/>
          <w:t>4 - Extractive text summarization general framework [5]</w:t>
        </w:r>
        <w:r>
          <w:rPr>
            <w:noProof/>
            <w:webHidden/>
          </w:rPr>
          <w:tab/>
        </w:r>
        <w:r>
          <w:rPr>
            <w:noProof/>
            <w:webHidden/>
          </w:rPr>
          <w:fldChar w:fldCharType="begin"/>
        </w:r>
        <w:r>
          <w:rPr>
            <w:noProof/>
            <w:webHidden/>
          </w:rPr>
          <w:instrText xml:space="preserve"> PAGEREF _Toc171058917 \h </w:instrText>
        </w:r>
        <w:r>
          <w:rPr>
            <w:noProof/>
            <w:webHidden/>
          </w:rPr>
        </w:r>
        <w:r>
          <w:rPr>
            <w:noProof/>
            <w:webHidden/>
          </w:rPr>
          <w:fldChar w:fldCharType="separate"/>
        </w:r>
        <w:r>
          <w:rPr>
            <w:noProof/>
            <w:webHidden/>
          </w:rPr>
          <w:t>18</w:t>
        </w:r>
        <w:r>
          <w:rPr>
            <w:noProof/>
            <w:webHidden/>
          </w:rPr>
          <w:fldChar w:fldCharType="end"/>
        </w:r>
      </w:hyperlink>
    </w:p>
    <w:p w14:paraId="54C74ABD" w14:textId="53D82D86"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8" w:history="1">
        <w:r w:rsidRPr="00F45CDC">
          <w:rPr>
            <w:rStyle w:val="Hyperlink"/>
            <w:noProof/>
          </w:rPr>
          <w:t>Figure 2</w:t>
        </w:r>
        <w:r w:rsidRPr="00F45CDC">
          <w:rPr>
            <w:rStyle w:val="Hyperlink"/>
            <w:noProof/>
          </w:rPr>
          <w:noBreakHyphen/>
          <w:t>5 - Abstractive text summarization general framework [5]</w:t>
        </w:r>
        <w:r>
          <w:rPr>
            <w:noProof/>
            <w:webHidden/>
          </w:rPr>
          <w:tab/>
        </w:r>
        <w:r>
          <w:rPr>
            <w:noProof/>
            <w:webHidden/>
          </w:rPr>
          <w:fldChar w:fldCharType="begin"/>
        </w:r>
        <w:r>
          <w:rPr>
            <w:noProof/>
            <w:webHidden/>
          </w:rPr>
          <w:instrText xml:space="preserve"> PAGEREF _Toc171058918 \h </w:instrText>
        </w:r>
        <w:r>
          <w:rPr>
            <w:noProof/>
            <w:webHidden/>
          </w:rPr>
        </w:r>
        <w:r>
          <w:rPr>
            <w:noProof/>
            <w:webHidden/>
          </w:rPr>
          <w:fldChar w:fldCharType="separate"/>
        </w:r>
        <w:r>
          <w:rPr>
            <w:noProof/>
            <w:webHidden/>
          </w:rPr>
          <w:t>19</w:t>
        </w:r>
        <w:r>
          <w:rPr>
            <w:noProof/>
            <w:webHidden/>
          </w:rPr>
          <w:fldChar w:fldCharType="end"/>
        </w:r>
      </w:hyperlink>
    </w:p>
    <w:p w14:paraId="7C8B2A12" w14:textId="3168CDF1"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19" w:history="1">
        <w:r w:rsidRPr="00F45CDC">
          <w:rPr>
            <w:rStyle w:val="Hyperlink"/>
            <w:noProof/>
          </w:rPr>
          <w:t>Figure 3</w:t>
        </w:r>
        <w:r w:rsidRPr="00F45CDC">
          <w:rPr>
            <w:rStyle w:val="Hyperlink"/>
            <w:noProof/>
          </w:rPr>
          <w:noBreakHyphen/>
          <w:t>1 - General structure of the application</w:t>
        </w:r>
        <w:r>
          <w:rPr>
            <w:noProof/>
            <w:webHidden/>
          </w:rPr>
          <w:tab/>
        </w:r>
        <w:r>
          <w:rPr>
            <w:noProof/>
            <w:webHidden/>
          </w:rPr>
          <w:fldChar w:fldCharType="begin"/>
        </w:r>
        <w:r>
          <w:rPr>
            <w:noProof/>
            <w:webHidden/>
          </w:rPr>
          <w:instrText xml:space="preserve"> PAGEREF _Toc171058919 \h </w:instrText>
        </w:r>
        <w:r>
          <w:rPr>
            <w:noProof/>
            <w:webHidden/>
          </w:rPr>
        </w:r>
        <w:r>
          <w:rPr>
            <w:noProof/>
            <w:webHidden/>
          </w:rPr>
          <w:fldChar w:fldCharType="separate"/>
        </w:r>
        <w:r>
          <w:rPr>
            <w:noProof/>
            <w:webHidden/>
          </w:rPr>
          <w:t>21</w:t>
        </w:r>
        <w:r>
          <w:rPr>
            <w:noProof/>
            <w:webHidden/>
          </w:rPr>
          <w:fldChar w:fldCharType="end"/>
        </w:r>
      </w:hyperlink>
    </w:p>
    <w:p w14:paraId="01D9E696" w14:textId="12E2ED75"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0" w:history="1">
        <w:r w:rsidRPr="00F45CDC">
          <w:rPr>
            <w:rStyle w:val="Hyperlink"/>
            <w:noProof/>
          </w:rPr>
          <w:t>Figure 3</w:t>
        </w:r>
        <w:r w:rsidRPr="00F45CDC">
          <w:rPr>
            <w:rStyle w:val="Hyperlink"/>
            <w:noProof/>
          </w:rPr>
          <w:noBreakHyphen/>
          <w:t>2 – The component diagram of the system</w:t>
        </w:r>
        <w:r>
          <w:rPr>
            <w:noProof/>
            <w:webHidden/>
          </w:rPr>
          <w:tab/>
        </w:r>
        <w:r>
          <w:rPr>
            <w:noProof/>
            <w:webHidden/>
          </w:rPr>
          <w:fldChar w:fldCharType="begin"/>
        </w:r>
        <w:r>
          <w:rPr>
            <w:noProof/>
            <w:webHidden/>
          </w:rPr>
          <w:instrText xml:space="preserve"> PAGEREF _Toc171058920 \h </w:instrText>
        </w:r>
        <w:r>
          <w:rPr>
            <w:noProof/>
            <w:webHidden/>
          </w:rPr>
        </w:r>
        <w:r>
          <w:rPr>
            <w:noProof/>
            <w:webHidden/>
          </w:rPr>
          <w:fldChar w:fldCharType="separate"/>
        </w:r>
        <w:r>
          <w:rPr>
            <w:noProof/>
            <w:webHidden/>
          </w:rPr>
          <w:t>23</w:t>
        </w:r>
        <w:r>
          <w:rPr>
            <w:noProof/>
            <w:webHidden/>
          </w:rPr>
          <w:fldChar w:fldCharType="end"/>
        </w:r>
      </w:hyperlink>
    </w:p>
    <w:p w14:paraId="1F6FA74A" w14:textId="0B271E4A"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1" w:history="1">
        <w:r w:rsidRPr="00F45CDC">
          <w:rPr>
            <w:rStyle w:val="Hyperlink"/>
            <w:noProof/>
          </w:rPr>
          <w:t>Figure 3</w:t>
        </w:r>
        <w:r w:rsidRPr="00F45CDC">
          <w:rPr>
            <w:rStyle w:val="Hyperlink"/>
            <w:noProof/>
          </w:rPr>
          <w:noBreakHyphen/>
          <w:t>3 – Data condensing process</w:t>
        </w:r>
        <w:r>
          <w:rPr>
            <w:noProof/>
            <w:webHidden/>
          </w:rPr>
          <w:tab/>
        </w:r>
        <w:r>
          <w:rPr>
            <w:noProof/>
            <w:webHidden/>
          </w:rPr>
          <w:fldChar w:fldCharType="begin"/>
        </w:r>
        <w:r>
          <w:rPr>
            <w:noProof/>
            <w:webHidden/>
          </w:rPr>
          <w:instrText xml:space="preserve"> PAGEREF _Toc171058921 \h </w:instrText>
        </w:r>
        <w:r>
          <w:rPr>
            <w:noProof/>
            <w:webHidden/>
          </w:rPr>
        </w:r>
        <w:r>
          <w:rPr>
            <w:noProof/>
            <w:webHidden/>
          </w:rPr>
          <w:fldChar w:fldCharType="separate"/>
        </w:r>
        <w:r>
          <w:rPr>
            <w:noProof/>
            <w:webHidden/>
          </w:rPr>
          <w:t>24</w:t>
        </w:r>
        <w:r>
          <w:rPr>
            <w:noProof/>
            <w:webHidden/>
          </w:rPr>
          <w:fldChar w:fldCharType="end"/>
        </w:r>
      </w:hyperlink>
    </w:p>
    <w:p w14:paraId="19718E77" w14:textId="04FD12DE"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2" w:history="1">
        <w:r w:rsidRPr="00F45CDC">
          <w:rPr>
            <w:rStyle w:val="Hyperlink"/>
            <w:noProof/>
          </w:rPr>
          <w:t>Figure 3</w:t>
        </w:r>
        <w:r w:rsidRPr="00F45CDC">
          <w:rPr>
            <w:rStyle w:val="Hyperlink"/>
            <w:noProof/>
          </w:rPr>
          <w:noBreakHyphen/>
          <w:t>4 – Pre-processing module diagram</w:t>
        </w:r>
        <w:r>
          <w:rPr>
            <w:noProof/>
            <w:webHidden/>
          </w:rPr>
          <w:tab/>
        </w:r>
        <w:r>
          <w:rPr>
            <w:noProof/>
            <w:webHidden/>
          </w:rPr>
          <w:fldChar w:fldCharType="begin"/>
        </w:r>
        <w:r>
          <w:rPr>
            <w:noProof/>
            <w:webHidden/>
          </w:rPr>
          <w:instrText xml:space="preserve"> PAGEREF _Toc171058922 \h </w:instrText>
        </w:r>
        <w:r>
          <w:rPr>
            <w:noProof/>
            <w:webHidden/>
          </w:rPr>
        </w:r>
        <w:r>
          <w:rPr>
            <w:noProof/>
            <w:webHidden/>
          </w:rPr>
          <w:fldChar w:fldCharType="separate"/>
        </w:r>
        <w:r>
          <w:rPr>
            <w:noProof/>
            <w:webHidden/>
          </w:rPr>
          <w:t>26</w:t>
        </w:r>
        <w:r>
          <w:rPr>
            <w:noProof/>
            <w:webHidden/>
          </w:rPr>
          <w:fldChar w:fldCharType="end"/>
        </w:r>
      </w:hyperlink>
    </w:p>
    <w:p w14:paraId="347327C6" w14:textId="0CEBE796"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3" w:history="1">
        <w:r w:rsidRPr="00F45CDC">
          <w:rPr>
            <w:rStyle w:val="Hyperlink"/>
            <w:noProof/>
          </w:rPr>
          <w:t>Figure 3</w:t>
        </w:r>
        <w:r w:rsidRPr="00F45CDC">
          <w:rPr>
            <w:rStyle w:val="Hyperlink"/>
            <w:noProof/>
          </w:rPr>
          <w:noBreakHyphen/>
          <w:t>5 – Text summarization module diagram</w:t>
        </w:r>
        <w:r>
          <w:rPr>
            <w:noProof/>
            <w:webHidden/>
          </w:rPr>
          <w:tab/>
        </w:r>
        <w:r>
          <w:rPr>
            <w:noProof/>
            <w:webHidden/>
          </w:rPr>
          <w:fldChar w:fldCharType="begin"/>
        </w:r>
        <w:r>
          <w:rPr>
            <w:noProof/>
            <w:webHidden/>
          </w:rPr>
          <w:instrText xml:space="preserve"> PAGEREF _Toc171058923 \h </w:instrText>
        </w:r>
        <w:r>
          <w:rPr>
            <w:noProof/>
            <w:webHidden/>
          </w:rPr>
        </w:r>
        <w:r>
          <w:rPr>
            <w:noProof/>
            <w:webHidden/>
          </w:rPr>
          <w:fldChar w:fldCharType="separate"/>
        </w:r>
        <w:r>
          <w:rPr>
            <w:noProof/>
            <w:webHidden/>
          </w:rPr>
          <w:t>27</w:t>
        </w:r>
        <w:r>
          <w:rPr>
            <w:noProof/>
            <w:webHidden/>
          </w:rPr>
          <w:fldChar w:fldCharType="end"/>
        </w:r>
      </w:hyperlink>
    </w:p>
    <w:p w14:paraId="40C9A7C7" w14:textId="356623A8"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4" w:history="1">
        <w:r w:rsidRPr="00F45CDC">
          <w:rPr>
            <w:rStyle w:val="Hyperlink"/>
            <w:noProof/>
          </w:rPr>
          <w:t>Figure 3</w:t>
        </w:r>
        <w:r w:rsidRPr="00F45CDC">
          <w:rPr>
            <w:rStyle w:val="Hyperlink"/>
            <w:noProof/>
          </w:rPr>
          <w:noBreakHyphen/>
          <w:t>6 – The application’s activity diagram</w:t>
        </w:r>
        <w:r>
          <w:rPr>
            <w:noProof/>
            <w:webHidden/>
          </w:rPr>
          <w:tab/>
        </w:r>
        <w:r>
          <w:rPr>
            <w:noProof/>
            <w:webHidden/>
          </w:rPr>
          <w:fldChar w:fldCharType="begin"/>
        </w:r>
        <w:r>
          <w:rPr>
            <w:noProof/>
            <w:webHidden/>
          </w:rPr>
          <w:instrText xml:space="preserve"> PAGEREF _Toc171058924 \h </w:instrText>
        </w:r>
        <w:r>
          <w:rPr>
            <w:noProof/>
            <w:webHidden/>
          </w:rPr>
        </w:r>
        <w:r>
          <w:rPr>
            <w:noProof/>
            <w:webHidden/>
          </w:rPr>
          <w:fldChar w:fldCharType="separate"/>
        </w:r>
        <w:r>
          <w:rPr>
            <w:noProof/>
            <w:webHidden/>
          </w:rPr>
          <w:t>28</w:t>
        </w:r>
        <w:r>
          <w:rPr>
            <w:noProof/>
            <w:webHidden/>
          </w:rPr>
          <w:fldChar w:fldCharType="end"/>
        </w:r>
      </w:hyperlink>
    </w:p>
    <w:p w14:paraId="133656C3" w14:textId="295A9B3B"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5" w:history="1">
        <w:r w:rsidRPr="00F45CDC">
          <w:rPr>
            <w:rStyle w:val="Hyperlink"/>
            <w:noProof/>
          </w:rPr>
          <w:t>Figure 3</w:t>
        </w:r>
        <w:r w:rsidRPr="00F45CDC">
          <w:rPr>
            <w:rStyle w:val="Hyperlink"/>
            <w:noProof/>
          </w:rPr>
          <w:noBreakHyphen/>
          <w:t>7- Proposed pre-processing module diagram</w:t>
        </w:r>
        <w:r>
          <w:rPr>
            <w:noProof/>
            <w:webHidden/>
          </w:rPr>
          <w:tab/>
        </w:r>
        <w:r>
          <w:rPr>
            <w:noProof/>
            <w:webHidden/>
          </w:rPr>
          <w:fldChar w:fldCharType="begin"/>
        </w:r>
        <w:r>
          <w:rPr>
            <w:noProof/>
            <w:webHidden/>
          </w:rPr>
          <w:instrText xml:space="preserve"> PAGEREF _Toc171058925 \h </w:instrText>
        </w:r>
        <w:r>
          <w:rPr>
            <w:noProof/>
            <w:webHidden/>
          </w:rPr>
        </w:r>
        <w:r>
          <w:rPr>
            <w:noProof/>
            <w:webHidden/>
          </w:rPr>
          <w:fldChar w:fldCharType="separate"/>
        </w:r>
        <w:r>
          <w:rPr>
            <w:noProof/>
            <w:webHidden/>
          </w:rPr>
          <w:t>30</w:t>
        </w:r>
        <w:r>
          <w:rPr>
            <w:noProof/>
            <w:webHidden/>
          </w:rPr>
          <w:fldChar w:fldCharType="end"/>
        </w:r>
      </w:hyperlink>
    </w:p>
    <w:p w14:paraId="26AB25AC" w14:textId="2B94091E"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6" w:history="1">
        <w:r w:rsidRPr="00F45CDC">
          <w:rPr>
            <w:rStyle w:val="Hyperlink"/>
            <w:noProof/>
          </w:rPr>
          <w:t>Figure 3</w:t>
        </w:r>
        <w:r w:rsidRPr="00F45CDC">
          <w:rPr>
            <w:rStyle w:val="Hyperlink"/>
            <w:noProof/>
          </w:rPr>
          <w:noBreakHyphen/>
          <w:t>8 – Pre-processing data processing</w:t>
        </w:r>
        <w:r>
          <w:rPr>
            <w:noProof/>
            <w:webHidden/>
          </w:rPr>
          <w:tab/>
        </w:r>
        <w:r>
          <w:rPr>
            <w:noProof/>
            <w:webHidden/>
          </w:rPr>
          <w:fldChar w:fldCharType="begin"/>
        </w:r>
        <w:r>
          <w:rPr>
            <w:noProof/>
            <w:webHidden/>
          </w:rPr>
          <w:instrText xml:space="preserve"> PAGEREF _Toc171058926 \h </w:instrText>
        </w:r>
        <w:r>
          <w:rPr>
            <w:noProof/>
            <w:webHidden/>
          </w:rPr>
        </w:r>
        <w:r>
          <w:rPr>
            <w:noProof/>
            <w:webHidden/>
          </w:rPr>
          <w:fldChar w:fldCharType="separate"/>
        </w:r>
        <w:r>
          <w:rPr>
            <w:noProof/>
            <w:webHidden/>
          </w:rPr>
          <w:t>31</w:t>
        </w:r>
        <w:r>
          <w:rPr>
            <w:noProof/>
            <w:webHidden/>
          </w:rPr>
          <w:fldChar w:fldCharType="end"/>
        </w:r>
      </w:hyperlink>
    </w:p>
    <w:p w14:paraId="0ED0FF1F" w14:textId="5501C69D"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7" w:history="1">
        <w:r w:rsidRPr="00F45CDC">
          <w:rPr>
            <w:rStyle w:val="Hyperlink"/>
            <w:noProof/>
          </w:rPr>
          <w:t>Figure 3</w:t>
        </w:r>
        <w:r w:rsidRPr="00F45CDC">
          <w:rPr>
            <w:rStyle w:val="Hyperlink"/>
            <w:noProof/>
          </w:rPr>
          <w:noBreakHyphen/>
          <w:t>9– Web user interface</w:t>
        </w:r>
        <w:r>
          <w:rPr>
            <w:noProof/>
            <w:webHidden/>
          </w:rPr>
          <w:tab/>
        </w:r>
        <w:r>
          <w:rPr>
            <w:noProof/>
            <w:webHidden/>
          </w:rPr>
          <w:fldChar w:fldCharType="begin"/>
        </w:r>
        <w:r>
          <w:rPr>
            <w:noProof/>
            <w:webHidden/>
          </w:rPr>
          <w:instrText xml:space="preserve"> PAGEREF _Toc171058927 \h </w:instrText>
        </w:r>
        <w:r>
          <w:rPr>
            <w:noProof/>
            <w:webHidden/>
          </w:rPr>
        </w:r>
        <w:r>
          <w:rPr>
            <w:noProof/>
            <w:webHidden/>
          </w:rPr>
          <w:fldChar w:fldCharType="separate"/>
        </w:r>
        <w:r>
          <w:rPr>
            <w:noProof/>
            <w:webHidden/>
          </w:rPr>
          <w:t>34</w:t>
        </w:r>
        <w:r>
          <w:rPr>
            <w:noProof/>
            <w:webHidden/>
          </w:rPr>
          <w:fldChar w:fldCharType="end"/>
        </w:r>
      </w:hyperlink>
    </w:p>
    <w:p w14:paraId="02D7EE41" w14:textId="6AFB1283"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8" w:history="1">
        <w:r w:rsidRPr="00F45CDC">
          <w:rPr>
            <w:rStyle w:val="Hyperlink"/>
            <w:noProof/>
          </w:rPr>
          <w:t>Figure 4</w:t>
        </w:r>
        <w:r w:rsidRPr="00F45CDC">
          <w:rPr>
            <w:rStyle w:val="Hyperlink"/>
            <w:noProof/>
          </w:rPr>
          <w:noBreakHyphen/>
          <w:t>1 – GROBID initialization code snippet</w:t>
        </w:r>
        <w:r>
          <w:rPr>
            <w:noProof/>
            <w:webHidden/>
          </w:rPr>
          <w:tab/>
        </w:r>
        <w:r>
          <w:rPr>
            <w:noProof/>
            <w:webHidden/>
          </w:rPr>
          <w:fldChar w:fldCharType="begin"/>
        </w:r>
        <w:r>
          <w:rPr>
            <w:noProof/>
            <w:webHidden/>
          </w:rPr>
          <w:instrText xml:space="preserve"> PAGEREF _Toc171058928 \h </w:instrText>
        </w:r>
        <w:r>
          <w:rPr>
            <w:noProof/>
            <w:webHidden/>
          </w:rPr>
        </w:r>
        <w:r>
          <w:rPr>
            <w:noProof/>
            <w:webHidden/>
          </w:rPr>
          <w:fldChar w:fldCharType="separate"/>
        </w:r>
        <w:r>
          <w:rPr>
            <w:noProof/>
            <w:webHidden/>
          </w:rPr>
          <w:t>37</w:t>
        </w:r>
        <w:r>
          <w:rPr>
            <w:noProof/>
            <w:webHidden/>
          </w:rPr>
          <w:fldChar w:fldCharType="end"/>
        </w:r>
      </w:hyperlink>
    </w:p>
    <w:p w14:paraId="30DBEA9D" w14:textId="1C7AA7F4"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29" w:history="1">
        <w:r w:rsidRPr="00F45CDC">
          <w:rPr>
            <w:rStyle w:val="Hyperlink"/>
            <w:noProof/>
          </w:rPr>
          <w:t>Figure 4</w:t>
        </w:r>
        <w:r w:rsidRPr="00F45CDC">
          <w:rPr>
            <w:rStyle w:val="Hyperlink"/>
            <w:noProof/>
          </w:rPr>
          <w:noBreakHyphen/>
          <w:t>2 – PDF-uploading method</w:t>
        </w:r>
        <w:r>
          <w:rPr>
            <w:noProof/>
            <w:webHidden/>
          </w:rPr>
          <w:tab/>
        </w:r>
        <w:r>
          <w:rPr>
            <w:noProof/>
            <w:webHidden/>
          </w:rPr>
          <w:fldChar w:fldCharType="begin"/>
        </w:r>
        <w:r>
          <w:rPr>
            <w:noProof/>
            <w:webHidden/>
          </w:rPr>
          <w:instrText xml:space="preserve"> PAGEREF _Toc171058929 \h </w:instrText>
        </w:r>
        <w:r>
          <w:rPr>
            <w:noProof/>
            <w:webHidden/>
          </w:rPr>
        </w:r>
        <w:r>
          <w:rPr>
            <w:noProof/>
            <w:webHidden/>
          </w:rPr>
          <w:fldChar w:fldCharType="separate"/>
        </w:r>
        <w:r>
          <w:rPr>
            <w:noProof/>
            <w:webHidden/>
          </w:rPr>
          <w:t>38</w:t>
        </w:r>
        <w:r>
          <w:rPr>
            <w:noProof/>
            <w:webHidden/>
          </w:rPr>
          <w:fldChar w:fldCharType="end"/>
        </w:r>
      </w:hyperlink>
    </w:p>
    <w:p w14:paraId="7FC448F3" w14:textId="1680B4E7"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0" w:history="1">
        <w:r w:rsidRPr="00F45CDC">
          <w:rPr>
            <w:rStyle w:val="Hyperlink"/>
            <w:noProof/>
          </w:rPr>
          <w:t>Figure 4</w:t>
        </w:r>
        <w:r w:rsidRPr="00F45CDC">
          <w:rPr>
            <w:rStyle w:val="Hyperlink"/>
            <w:noProof/>
          </w:rPr>
          <w:noBreakHyphen/>
          <w:t>3 – LSA Implementation</w:t>
        </w:r>
        <w:r>
          <w:rPr>
            <w:noProof/>
            <w:webHidden/>
          </w:rPr>
          <w:tab/>
        </w:r>
        <w:r>
          <w:rPr>
            <w:noProof/>
            <w:webHidden/>
          </w:rPr>
          <w:fldChar w:fldCharType="begin"/>
        </w:r>
        <w:r>
          <w:rPr>
            <w:noProof/>
            <w:webHidden/>
          </w:rPr>
          <w:instrText xml:space="preserve"> PAGEREF _Toc171058930 \h </w:instrText>
        </w:r>
        <w:r>
          <w:rPr>
            <w:noProof/>
            <w:webHidden/>
          </w:rPr>
        </w:r>
        <w:r>
          <w:rPr>
            <w:noProof/>
            <w:webHidden/>
          </w:rPr>
          <w:fldChar w:fldCharType="separate"/>
        </w:r>
        <w:r>
          <w:rPr>
            <w:noProof/>
            <w:webHidden/>
          </w:rPr>
          <w:t>39</w:t>
        </w:r>
        <w:r>
          <w:rPr>
            <w:noProof/>
            <w:webHidden/>
          </w:rPr>
          <w:fldChar w:fldCharType="end"/>
        </w:r>
      </w:hyperlink>
    </w:p>
    <w:p w14:paraId="282F80CC" w14:textId="6434BE7B"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1" w:history="1">
        <w:r w:rsidRPr="00F45CDC">
          <w:rPr>
            <w:rStyle w:val="Hyperlink"/>
            <w:noProof/>
          </w:rPr>
          <w:t>Figure 4</w:t>
        </w:r>
        <w:r w:rsidRPr="00F45CDC">
          <w:rPr>
            <w:rStyle w:val="Hyperlink"/>
            <w:noProof/>
          </w:rPr>
          <w:noBreakHyphen/>
          <w:t>4 – TextRank summarization function</w:t>
        </w:r>
        <w:r>
          <w:rPr>
            <w:noProof/>
            <w:webHidden/>
          </w:rPr>
          <w:tab/>
        </w:r>
        <w:r>
          <w:rPr>
            <w:noProof/>
            <w:webHidden/>
          </w:rPr>
          <w:fldChar w:fldCharType="begin"/>
        </w:r>
        <w:r>
          <w:rPr>
            <w:noProof/>
            <w:webHidden/>
          </w:rPr>
          <w:instrText xml:space="preserve"> PAGEREF _Toc171058931 \h </w:instrText>
        </w:r>
        <w:r>
          <w:rPr>
            <w:noProof/>
            <w:webHidden/>
          </w:rPr>
        </w:r>
        <w:r>
          <w:rPr>
            <w:noProof/>
            <w:webHidden/>
          </w:rPr>
          <w:fldChar w:fldCharType="separate"/>
        </w:r>
        <w:r>
          <w:rPr>
            <w:noProof/>
            <w:webHidden/>
          </w:rPr>
          <w:t>40</w:t>
        </w:r>
        <w:r>
          <w:rPr>
            <w:noProof/>
            <w:webHidden/>
          </w:rPr>
          <w:fldChar w:fldCharType="end"/>
        </w:r>
      </w:hyperlink>
    </w:p>
    <w:p w14:paraId="416CE8F4" w14:textId="7E477A85"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2" w:history="1">
        <w:r w:rsidRPr="00F45CDC">
          <w:rPr>
            <w:rStyle w:val="Hyperlink"/>
            <w:noProof/>
          </w:rPr>
          <w:t>Figure 4</w:t>
        </w:r>
        <w:r w:rsidRPr="00F45CDC">
          <w:rPr>
            <w:rStyle w:val="Hyperlink"/>
            <w:noProof/>
          </w:rPr>
          <w:noBreakHyphen/>
          <w:t>5 – Model preloading</w:t>
        </w:r>
        <w:r>
          <w:rPr>
            <w:noProof/>
            <w:webHidden/>
          </w:rPr>
          <w:tab/>
        </w:r>
        <w:r>
          <w:rPr>
            <w:noProof/>
            <w:webHidden/>
          </w:rPr>
          <w:fldChar w:fldCharType="begin"/>
        </w:r>
        <w:r>
          <w:rPr>
            <w:noProof/>
            <w:webHidden/>
          </w:rPr>
          <w:instrText xml:space="preserve"> PAGEREF _Toc171058932 \h </w:instrText>
        </w:r>
        <w:r>
          <w:rPr>
            <w:noProof/>
            <w:webHidden/>
          </w:rPr>
        </w:r>
        <w:r>
          <w:rPr>
            <w:noProof/>
            <w:webHidden/>
          </w:rPr>
          <w:fldChar w:fldCharType="separate"/>
        </w:r>
        <w:r>
          <w:rPr>
            <w:noProof/>
            <w:webHidden/>
          </w:rPr>
          <w:t>40</w:t>
        </w:r>
        <w:r>
          <w:rPr>
            <w:noProof/>
            <w:webHidden/>
          </w:rPr>
          <w:fldChar w:fldCharType="end"/>
        </w:r>
      </w:hyperlink>
    </w:p>
    <w:p w14:paraId="0A31A020" w14:textId="69DF4D31"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3" w:history="1">
        <w:r w:rsidRPr="00F45CDC">
          <w:rPr>
            <w:rStyle w:val="Hyperlink"/>
            <w:noProof/>
          </w:rPr>
          <w:t>Figure 4</w:t>
        </w:r>
        <w:r w:rsidRPr="00F45CDC">
          <w:rPr>
            <w:rStyle w:val="Hyperlink"/>
            <w:noProof/>
          </w:rPr>
          <w:noBreakHyphen/>
          <w:t>6 – Model text generation</w:t>
        </w:r>
        <w:r>
          <w:rPr>
            <w:noProof/>
            <w:webHidden/>
          </w:rPr>
          <w:tab/>
        </w:r>
        <w:r>
          <w:rPr>
            <w:noProof/>
            <w:webHidden/>
          </w:rPr>
          <w:fldChar w:fldCharType="begin"/>
        </w:r>
        <w:r>
          <w:rPr>
            <w:noProof/>
            <w:webHidden/>
          </w:rPr>
          <w:instrText xml:space="preserve"> PAGEREF _Toc171058933 \h </w:instrText>
        </w:r>
        <w:r>
          <w:rPr>
            <w:noProof/>
            <w:webHidden/>
          </w:rPr>
        </w:r>
        <w:r>
          <w:rPr>
            <w:noProof/>
            <w:webHidden/>
          </w:rPr>
          <w:fldChar w:fldCharType="separate"/>
        </w:r>
        <w:r>
          <w:rPr>
            <w:noProof/>
            <w:webHidden/>
          </w:rPr>
          <w:t>41</w:t>
        </w:r>
        <w:r>
          <w:rPr>
            <w:noProof/>
            <w:webHidden/>
          </w:rPr>
          <w:fldChar w:fldCharType="end"/>
        </w:r>
      </w:hyperlink>
    </w:p>
    <w:p w14:paraId="2CD8AA0B" w14:textId="28A2B9C9"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4" w:history="1">
        <w:r w:rsidRPr="00F45CDC">
          <w:rPr>
            <w:rStyle w:val="Hyperlink"/>
            <w:noProof/>
          </w:rPr>
          <w:t>Figure 4</w:t>
        </w:r>
        <w:r w:rsidRPr="00F45CDC">
          <w:rPr>
            <w:rStyle w:val="Hyperlink"/>
            <w:noProof/>
          </w:rPr>
          <w:noBreakHyphen/>
          <w:t>7 – Segmentation result</w:t>
        </w:r>
        <w:r>
          <w:rPr>
            <w:noProof/>
            <w:webHidden/>
          </w:rPr>
          <w:tab/>
        </w:r>
        <w:r>
          <w:rPr>
            <w:noProof/>
            <w:webHidden/>
          </w:rPr>
          <w:fldChar w:fldCharType="begin"/>
        </w:r>
        <w:r>
          <w:rPr>
            <w:noProof/>
            <w:webHidden/>
          </w:rPr>
          <w:instrText xml:space="preserve"> PAGEREF _Toc171058934 \h </w:instrText>
        </w:r>
        <w:r>
          <w:rPr>
            <w:noProof/>
            <w:webHidden/>
          </w:rPr>
        </w:r>
        <w:r>
          <w:rPr>
            <w:noProof/>
            <w:webHidden/>
          </w:rPr>
          <w:fldChar w:fldCharType="separate"/>
        </w:r>
        <w:r>
          <w:rPr>
            <w:noProof/>
            <w:webHidden/>
          </w:rPr>
          <w:t>42</w:t>
        </w:r>
        <w:r>
          <w:rPr>
            <w:noProof/>
            <w:webHidden/>
          </w:rPr>
          <w:fldChar w:fldCharType="end"/>
        </w:r>
      </w:hyperlink>
    </w:p>
    <w:p w14:paraId="0F00273D" w14:textId="61800C2B"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5" w:history="1">
        <w:r w:rsidRPr="00F45CDC">
          <w:rPr>
            <w:rStyle w:val="Hyperlink"/>
            <w:noProof/>
          </w:rPr>
          <w:t>Figure 4</w:t>
        </w:r>
        <w:r w:rsidRPr="00F45CDC">
          <w:rPr>
            <w:rStyle w:val="Hyperlink"/>
            <w:noProof/>
          </w:rPr>
          <w:noBreakHyphen/>
          <w:t>8 – TextRank summarization result</w:t>
        </w:r>
        <w:r>
          <w:rPr>
            <w:noProof/>
            <w:webHidden/>
          </w:rPr>
          <w:tab/>
        </w:r>
        <w:r>
          <w:rPr>
            <w:noProof/>
            <w:webHidden/>
          </w:rPr>
          <w:fldChar w:fldCharType="begin"/>
        </w:r>
        <w:r>
          <w:rPr>
            <w:noProof/>
            <w:webHidden/>
          </w:rPr>
          <w:instrText xml:space="preserve"> PAGEREF _Toc171058935 \h </w:instrText>
        </w:r>
        <w:r>
          <w:rPr>
            <w:noProof/>
            <w:webHidden/>
          </w:rPr>
        </w:r>
        <w:r>
          <w:rPr>
            <w:noProof/>
            <w:webHidden/>
          </w:rPr>
          <w:fldChar w:fldCharType="separate"/>
        </w:r>
        <w:r>
          <w:rPr>
            <w:noProof/>
            <w:webHidden/>
          </w:rPr>
          <w:t>42</w:t>
        </w:r>
        <w:r>
          <w:rPr>
            <w:noProof/>
            <w:webHidden/>
          </w:rPr>
          <w:fldChar w:fldCharType="end"/>
        </w:r>
      </w:hyperlink>
    </w:p>
    <w:p w14:paraId="13EE0E54" w14:textId="59DE4960"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6" w:history="1">
        <w:r w:rsidRPr="00F45CDC">
          <w:rPr>
            <w:rStyle w:val="Hyperlink"/>
            <w:noProof/>
          </w:rPr>
          <w:t>Figure 4</w:t>
        </w:r>
        <w:r w:rsidRPr="00F45CDC">
          <w:rPr>
            <w:rStyle w:val="Hyperlink"/>
            <w:noProof/>
          </w:rPr>
          <w:noBreakHyphen/>
          <w:t>9 – LSA summarization result</w:t>
        </w:r>
        <w:r>
          <w:rPr>
            <w:noProof/>
            <w:webHidden/>
          </w:rPr>
          <w:tab/>
        </w:r>
        <w:r>
          <w:rPr>
            <w:noProof/>
            <w:webHidden/>
          </w:rPr>
          <w:fldChar w:fldCharType="begin"/>
        </w:r>
        <w:r>
          <w:rPr>
            <w:noProof/>
            <w:webHidden/>
          </w:rPr>
          <w:instrText xml:space="preserve"> PAGEREF _Toc171058936 \h </w:instrText>
        </w:r>
        <w:r>
          <w:rPr>
            <w:noProof/>
            <w:webHidden/>
          </w:rPr>
        </w:r>
        <w:r>
          <w:rPr>
            <w:noProof/>
            <w:webHidden/>
          </w:rPr>
          <w:fldChar w:fldCharType="separate"/>
        </w:r>
        <w:r>
          <w:rPr>
            <w:noProof/>
            <w:webHidden/>
          </w:rPr>
          <w:t>43</w:t>
        </w:r>
        <w:r>
          <w:rPr>
            <w:noProof/>
            <w:webHidden/>
          </w:rPr>
          <w:fldChar w:fldCharType="end"/>
        </w:r>
      </w:hyperlink>
    </w:p>
    <w:p w14:paraId="2EA864B7" w14:textId="30F8C1BB"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7" w:history="1">
        <w:r w:rsidRPr="00F45CDC">
          <w:rPr>
            <w:rStyle w:val="Hyperlink"/>
            <w:noProof/>
          </w:rPr>
          <w:t>Figure 0</w:t>
        </w:r>
        <w:r w:rsidRPr="00F45CDC">
          <w:rPr>
            <w:rStyle w:val="Hyperlink"/>
            <w:noProof/>
          </w:rPr>
          <w:noBreakHyphen/>
          <w:t>1 – Segmentation full result</w:t>
        </w:r>
        <w:r>
          <w:rPr>
            <w:noProof/>
            <w:webHidden/>
          </w:rPr>
          <w:tab/>
        </w:r>
        <w:r>
          <w:rPr>
            <w:noProof/>
            <w:webHidden/>
          </w:rPr>
          <w:fldChar w:fldCharType="begin"/>
        </w:r>
        <w:r>
          <w:rPr>
            <w:noProof/>
            <w:webHidden/>
          </w:rPr>
          <w:instrText xml:space="preserve"> PAGEREF _Toc171058937 \h </w:instrText>
        </w:r>
        <w:r>
          <w:rPr>
            <w:noProof/>
            <w:webHidden/>
          </w:rPr>
        </w:r>
        <w:r>
          <w:rPr>
            <w:noProof/>
            <w:webHidden/>
          </w:rPr>
          <w:fldChar w:fldCharType="separate"/>
        </w:r>
        <w:r>
          <w:rPr>
            <w:noProof/>
            <w:webHidden/>
          </w:rPr>
          <w:t>63</w:t>
        </w:r>
        <w:r>
          <w:rPr>
            <w:noProof/>
            <w:webHidden/>
          </w:rPr>
          <w:fldChar w:fldCharType="end"/>
        </w:r>
      </w:hyperlink>
    </w:p>
    <w:p w14:paraId="76F34B7E" w14:textId="0D2C7CCD"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8" w:name="_Toc514144959"/>
      <w:bookmarkStart w:id="9" w:name="_Toc171058859"/>
      <w:r w:rsidRPr="00C66CDF">
        <w:lastRenderedPageBreak/>
        <w:t>LIST OF TABLES</w:t>
      </w:r>
      <w:bookmarkEnd w:id="8"/>
      <w:bookmarkEnd w:id="9"/>
    </w:p>
    <w:p w14:paraId="5017C8AA" w14:textId="77777777" w:rsidR="00D17D20" w:rsidRPr="00C66CDF" w:rsidRDefault="00D17D20" w:rsidP="00D17D20"/>
    <w:p w14:paraId="4494CE8D" w14:textId="46801551"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058938" w:history="1">
        <w:r w:rsidR="00356DE3" w:rsidRPr="004C1805">
          <w:rPr>
            <w:rStyle w:val="Hyperlink"/>
            <w:noProof/>
          </w:rPr>
          <w:t>Table 5</w:t>
        </w:r>
        <w:r w:rsidR="00356DE3" w:rsidRPr="004C1805">
          <w:rPr>
            <w:rStyle w:val="Hyperlink"/>
            <w:noProof/>
          </w:rPr>
          <w:noBreakHyphen/>
          <w:t>1 - ROUGE-1, ROUGE-2, and ROUGE-L evaluation n results.</w:t>
        </w:r>
        <w:r w:rsidR="00356DE3">
          <w:rPr>
            <w:noProof/>
            <w:webHidden/>
          </w:rPr>
          <w:tab/>
        </w:r>
        <w:r w:rsidR="00356DE3">
          <w:rPr>
            <w:noProof/>
            <w:webHidden/>
          </w:rPr>
          <w:fldChar w:fldCharType="begin"/>
        </w:r>
        <w:r w:rsidR="00356DE3">
          <w:rPr>
            <w:noProof/>
            <w:webHidden/>
          </w:rPr>
          <w:instrText xml:space="preserve"> PAGEREF _Toc171058938 \h </w:instrText>
        </w:r>
        <w:r w:rsidR="00356DE3">
          <w:rPr>
            <w:noProof/>
            <w:webHidden/>
          </w:rPr>
        </w:r>
        <w:r w:rsidR="00356DE3">
          <w:rPr>
            <w:noProof/>
            <w:webHidden/>
          </w:rPr>
          <w:fldChar w:fldCharType="separate"/>
        </w:r>
        <w:r w:rsidR="00356DE3">
          <w:rPr>
            <w:noProof/>
            <w:webHidden/>
          </w:rPr>
          <w:t>47</w:t>
        </w:r>
        <w:r w:rsidR="00356DE3">
          <w:rPr>
            <w:noProof/>
            <w:webHidden/>
          </w:rPr>
          <w:fldChar w:fldCharType="end"/>
        </w:r>
      </w:hyperlink>
    </w:p>
    <w:p w14:paraId="1BC4BEC8" w14:textId="57E15805"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39" w:history="1">
        <w:r w:rsidRPr="004C1805">
          <w:rPr>
            <w:rStyle w:val="Hyperlink"/>
            <w:noProof/>
          </w:rPr>
          <w:t>Table 5</w:t>
        </w:r>
        <w:r w:rsidRPr="004C1805">
          <w:rPr>
            <w:rStyle w:val="Hyperlink"/>
            <w:noProof/>
          </w:rPr>
          <w:noBreakHyphen/>
          <w:t>2 – Summarization time (in second) of each combination</w:t>
        </w:r>
        <w:r>
          <w:rPr>
            <w:noProof/>
            <w:webHidden/>
          </w:rPr>
          <w:tab/>
        </w:r>
        <w:r>
          <w:rPr>
            <w:noProof/>
            <w:webHidden/>
          </w:rPr>
          <w:fldChar w:fldCharType="begin"/>
        </w:r>
        <w:r>
          <w:rPr>
            <w:noProof/>
            <w:webHidden/>
          </w:rPr>
          <w:instrText xml:space="preserve"> PAGEREF _Toc171058939 \h </w:instrText>
        </w:r>
        <w:r>
          <w:rPr>
            <w:noProof/>
            <w:webHidden/>
          </w:rPr>
        </w:r>
        <w:r>
          <w:rPr>
            <w:noProof/>
            <w:webHidden/>
          </w:rPr>
          <w:fldChar w:fldCharType="separate"/>
        </w:r>
        <w:r>
          <w:rPr>
            <w:noProof/>
            <w:webHidden/>
          </w:rPr>
          <w:t>48</w:t>
        </w:r>
        <w:r>
          <w:rPr>
            <w:noProof/>
            <w:webHidden/>
          </w:rPr>
          <w:fldChar w:fldCharType="end"/>
        </w:r>
      </w:hyperlink>
    </w:p>
    <w:p w14:paraId="0A159CAB" w14:textId="65D7C40A"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10" w:name="_Toc171058860"/>
      <w:r w:rsidR="00864D76" w:rsidRPr="00C66CDF">
        <w:lastRenderedPageBreak/>
        <w:t>LIST OF EQUATIONS</w:t>
      </w:r>
      <w:bookmarkEnd w:id="10"/>
    </w:p>
    <w:p w14:paraId="50757CDC" w14:textId="77777777" w:rsidR="00BA7590" w:rsidRPr="00C66CDF" w:rsidRDefault="00BA7590" w:rsidP="00BA7590"/>
    <w:p w14:paraId="1CD6C57B" w14:textId="0F7E16CA" w:rsidR="00356DE3"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058940" w:history="1">
        <w:r w:rsidR="00356DE3" w:rsidRPr="0072498E">
          <w:rPr>
            <w:rStyle w:val="Hyperlink"/>
            <w:noProof/>
          </w:rPr>
          <w:t>Equation 5</w:t>
        </w:r>
        <w:r w:rsidR="00356DE3" w:rsidRPr="0072498E">
          <w:rPr>
            <w:rStyle w:val="Hyperlink"/>
            <w:noProof/>
          </w:rPr>
          <w:noBreakHyphen/>
          <w:t>1 – Precision equation</w:t>
        </w:r>
        <w:r w:rsidR="00356DE3">
          <w:rPr>
            <w:noProof/>
            <w:webHidden/>
          </w:rPr>
          <w:tab/>
        </w:r>
        <w:r w:rsidR="00356DE3">
          <w:rPr>
            <w:noProof/>
            <w:webHidden/>
          </w:rPr>
          <w:fldChar w:fldCharType="begin"/>
        </w:r>
        <w:r w:rsidR="00356DE3">
          <w:rPr>
            <w:noProof/>
            <w:webHidden/>
          </w:rPr>
          <w:instrText xml:space="preserve"> PAGEREF _Toc171058940 \h </w:instrText>
        </w:r>
        <w:r w:rsidR="00356DE3">
          <w:rPr>
            <w:noProof/>
            <w:webHidden/>
          </w:rPr>
        </w:r>
        <w:r w:rsidR="00356DE3">
          <w:rPr>
            <w:noProof/>
            <w:webHidden/>
          </w:rPr>
          <w:fldChar w:fldCharType="separate"/>
        </w:r>
        <w:r w:rsidR="00356DE3">
          <w:rPr>
            <w:noProof/>
            <w:webHidden/>
          </w:rPr>
          <w:t>45</w:t>
        </w:r>
        <w:r w:rsidR="00356DE3">
          <w:rPr>
            <w:noProof/>
            <w:webHidden/>
          </w:rPr>
          <w:fldChar w:fldCharType="end"/>
        </w:r>
      </w:hyperlink>
    </w:p>
    <w:p w14:paraId="7662D0C1" w14:textId="74B51759"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1" w:history="1">
        <w:r w:rsidRPr="0072498E">
          <w:rPr>
            <w:rStyle w:val="Hyperlink"/>
            <w:noProof/>
          </w:rPr>
          <w:t>Equation 5</w:t>
        </w:r>
        <w:r w:rsidRPr="0072498E">
          <w:rPr>
            <w:rStyle w:val="Hyperlink"/>
            <w:noProof/>
          </w:rPr>
          <w:noBreakHyphen/>
          <w:t>2 – Recall equation</w:t>
        </w:r>
        <w:r>
          <w:rPr>
            <w:noProof/>
            <w:webHidden/>
          </w:rPr>
          <w:tab/>
        </w:r>
        <w:r>
          <w:rPr>
            <w:noProof/>
            <w:webHidden/>
          </w:rPr>
          <w:fldChar w:fldCharType="begin"/>
        </w:r>
        <w:r>
          <w:rPr>
            <w:noProof/>
            <w:webHidden/>
          </w:rPr>
          <w:instrText xml:space="preserve"> PAGEREF _Toc171058941 \h </w:instrText>
        </w:r>
        <w:r>
          <w:rPr>
            <w:noProof/>
            <w:webHidden/>
          </w:rPr>
        </w:r>
        <w:r>
          <w:rPr>
            <w:noProof/>
            <w:webHidden/>
          </w:rPr>
          <w:fldChar w:fldCharType="separate"/>
        </w:r>
        <w:r>
          <w:rPr>
            <w:noProof/>
            <w:webHidden/>
          </w:rPr>
          <w:t>45</w:t>
        </w:r>
        <w:r>
          <w:rPr>
            <w:noProof/>
            <w:webHidden/>
          </w:rPr>
          <w:fldChar w:fldCharType="end"/>
        </w:r>
      </w:hyperlink>
    </w:p>
    <w:p w14:paraId="47EF6A7C" w14:textId="20FBB394" w:rsidR="00356DE3" w:rsidRDefault="00356DE3">
      <w:pPr>
        <w:pStyle w:val="TableofFigures"/>
        <w:tabs>
          <w:tab w:val="right" w:leader="dot" w:pos="9062"/>
        </w:tabs>
        <w:rPr>
          <w:rFonts w:asciiTheme="minorHAnsi" w:eastAsiaTheme="minorEastAsia" w:hAnsiTheme="minorHAnsi" w:cstheme="minorBidi"/>
          <w:noProof/>
          <w:kern w:val="2"/>
          <w14:ligatures w14:val="standardContextual"/>
        </w:rPr>
      </w:pPr>
      <w:hyperlink w:anchor="_Toc171058942" w:history="1">
        <w:r w:rsidRPr="0072498E">
          <w:rPr>
            <w:rStyle w:val="Hyperlink"/>
            <w:noProof/>
          </w:rPr>
          <w:t>Equation 5</w:t>
        </w:r>
        <w:r w:rsidRPr="0072498E">
          <w:rPr>
            <w:rStyle w:val="Hyperlink"/>
            <w:noProof/>
          </w:rPr>
          <w:noBreakHyphen/>
          <w:t>3 – F-Measure equation</w:t>
        </w:r>
        <w:r>
          <w:rPr>
            <w:noProof/>
            <w:webHidden/>
          </w:rPr>
          <w:tab/>
        </w:r>
        <w:r>
          <w:rPr>
            <w:noProof/>
            <w:webHidden/>
          </w:rPr>
          <w:fldChar w:fldCharType="begin"/>
        </w:r>
        <w:r>
          <w:rPr>
            <w:noProof/>
            <w:webHidden/>
          </w:rPr>
          <w:instrText xml:space="preserve"> PAGEREF _Toc171058942 \h </w:instrText>
        </w:r>
        <w:r>
          <w:rPr>
            <w:noProof/>
            <w:webHidden/>
          </w:rPr>
        </w:r>
        <w:r>
          <w:rPr>
            <w:noProof/>
            <w:webHidden/>
          </w:rPr>
          <w:fldChar w:fldCharType="separate"/>
        </w:r>
        <w:r>
          <w:rPr>
            <w:noProof/>
            <w:webHidden/>
          </w:rPr>
          <w:t>45</w:t>
        </w:r>
        <w:r>
          <w:rPr>
            <w:noProof/>
            <w:webHidden/>
          </w:rPr>
          <w:fldChar w:fldCharType="end"/>
        </w:r>
      </w:hyperlink>
    </w:p>
    <w:p w14:paraId="7C654C84" w14:textId="46D4DFF4"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1" w:name="_Toc514144960"/>
      <w:bookmarkStart w:id="12" w:name="_Toc171058861"/>
      <w:r w:rsidRPr="00C66CDF">
        <w:lastRenderedPageBreak/>
        <w:t>ABSTRACT</w:t>
      </w:r>
      <w:bookmarkEnd w:id="11"/>
      <w:bookmarkEnd w:id="12"/>
    </w:p>
    <w:p w14:paraId="27F8B264" w14:textId="44B6B22C" w:rsidR="3D355BCA" w:rsidRPr="00C66CDF" w:rsidRDefault="3D355BCA" w:rsidP="3D355BCA"/>
    <w:p w14:paraId="0548A0D2" w14:textId="32894157" w:rsidR="00D17D20" w:rsidRPr="00C66CDF" w:rsidRDefault="3DA1ADEA" w:rsidP="00750EA6">
      <w:pPr>
        <w:spacing w:line="360" w:lineRule="auto"/>
      </w:pPr>
      <w:r w:rsidRPr="00C66CDF">
        <w:t xml:space="preserve">In today’s exceedingly information-rich world, the efficiency in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484FB909" w:rsidRPr="00C66CDF">
        <w:t>briefly</w:t>
      </w:r>
      <w:r w:rsidR="20025E61" w:rsidRPr="00C66CDF">
        <w:t xml:space="preserve">. </w:t>
      </w:r>
      <w:r w:rsidR="3D6042D0" w:rsidRPr="00C66CDF">
        <w:t xml:space="preserve">For the solution to be viable, the </w:t>
      </w:r>
      <w:r w:rsidR="279C134D" w:rsidRPr="00C66CDF">
        <w:t>conversion</w:t>
      </w:r>
      <w:r w:rsidR="3D6042D0" w:rsidRPr="00C66CDF">
        <w:t xml:space="preserve"> of a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2 different sections: PDF Segmentation and text summarization of each segment. </w:t>
      </w:r>
    </w:p>
    <w:p w14:paraId="0A582BF6" w14:textId="63C0BF25" w:rsidR="3D355BCA" w:rsidRPr="00C66CDF" w:rsidRDefault="3D355BCA" w:rsidP="00750EA6">
      <w:pPr>
        <w:spacing w:line="360" w:lineRule="auto"/>
      </w:pPr>
    </w:p>
    <w:p w14:paraId="440EE33D" w14:textId="3C8C39D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usage of </w:t>
      </w:r>
      <w:r w:rsidR="4CA0C3BE" w:rsidRPr="00C66CDF">
        <w:t>machine learning models.</w:t>
      </w:r>
    </w:p>
    <w:p w14:paraId="0E92A2A0" w14:textId="19C81241" w:rsidR="3D355BCA" w:rsidRPr="00C66CDF" w:rsidRDefault="3D355BCA" w:rsidP="00750EA6">
      <w:pPr>
        <w:spacing w:line="360" w:lineRule="auto"/>
      </w:pPr>
    </w:p>
    <w:p w14:paraId="45EDC0D9" w14:textId="6603660F" w:rsidR="7EFCAE49" w:rsidRPr="00C66CDF" w:rsidRDefault="7EFCAE49" w:rsidP="00750EA6">
      <w:pPr>
        <w:spacing w:line="360" w:lineRule="auto"/>
      </w:pPr>
      <w:r w:rsidRPr="00C66CDF">
        <w:t xml:space="preserve">The process of text summarization is more varied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33F5B50F" w:rsidR="05832745" w:rsidRPr="00C66CDF" w:rsidRDefault="05832745" w:rsidP="00750EA6">
      <w:pPr>
        <w:spacing w:line="360" w:lineRule="auto"/>
      </w:pPr>
      <w:r w:rsidRPr="00C66CDF">
        <w:t xml:space="preserve">This thesis’s aim is to </w:t>
      </w:r>
      <w:r w:rsidR="1D13E8AB" w:rsidRPr="00C66CDF">
        <w:t xml:space="preserve">test </w:t>
      </w:r>
      <w:r w:rsidRPr="00C66CDF">
        <w:t>multiple different approaches to text summary</w:t>
      </w:r>
      <w:r w:rsidR="00C70461" w:rsidRPr="00C66CDF">
        <w:t>, attempt to improve said methods</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3" w:name="_Toc514144962"/>
    </w:p>
    <w:p w14:paraId="08BA7D40" w14:textId="0A71ED1C" w:rsidR="00B870F0" w:rsidRPr="00C66CDF" w:rsidRDefault="6CD8D7D7" w:rsidP="009E353D">
      <w:pPr>
        <w:pStyle w:val="Heading1"/>
        <w:jc w:val="center"/>
      </w:pPr>
      <w:bookmarkStart w:id="14" w:name="_Toc171058862"/>
      <w:r w:rsidRPr="00C66CDF">
        <w:lastRenderedPageBreak/>
        <w:t>INTRODUCTION</w:t>
      </w:r>
      <w:bookmarkEnd w:id="13"/>
      <w:bookmarkEnd w:id="14"/>
    </w:p>
    <w:p w14:paraId="7563B0F3" w14:textId="77777777" w:rsidR="00B870F0" w:rsidRPr="00C66CDF" w:rsidRDefault="00B870F0" w:rsidP="00B870F0"/>
    <w:p w14:paraId="0C885D08" w14:textId="77777777" w:rsidR="00B870F0" w:rsidRPr="00C66CDF" w:rsidRDefault="6CD8D7D7" w:rsidP="00AA5BE9">
      <w:pPr>
        <w:pStyle w:val="Heading2"/>
      </w:pPr>
      <w:bookmarkStart w:id="15" w:name="_Toc514144963"/>
      <w:bookmarkStart w:id="16" w:name="_Toc171058863"/>
      <w:r w:rsidRPr="00C66CDF">
        <w:t>Background</w:t>
      </w:r>
      <w:bookmarkEnd w:id="15"/>
      <w:bookmarkEnd w:id="16"/>
    </w:p>
    <w:p w14:paraId="36A89876" w14:textId="77777777" w:rsidR="00516A96" w:rsidRPr="00C66CDF" w:rsidRDefault="00516A96" w:rsidP="00516A96"/>
    <w:p w14:paraId="6665AE08" w14:textId="56D3BD0B"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in the age of digitalization, the speed </w:t>
      </w:r>
      <w:r w:rsidR="529CDB08" w:rsidRPr="00C66CDF">
        <w:t>of information consumption and digestion</w:t>
      </w:r>
      <w:r w:rsidR="2647D2EC" w:rsidRPr="00C66CDF">
        <w:t xml:space="preserve"> must also be improved through the us</w:t>
      </w:r>
      <w:r w:rsidR="2CAE6950" w:rsidRPr="00C66CDF">
        <w:t>ag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7" w:name="_Toc514144964"/>
      <w:bookmarkStart w:id="18" w:name="_Toc171058864"/>
      <w:r w:rsidRPr="00C66CDF">
        <w:t>Problem Statemen</w:t>
      </w:r>
      <w:bookmarkEnd w:id="17"/>
      <w:r w:rsidR="00516A96" w:rsidRPr="00C66CDF">
        <w:t>t</w:t>
      </w:r>
      <w:bookmarkEnd w:id="18"/>
    </w:p>
    <w:p w14:paraId="35590357" w14:textId="77777777" w:rsidR="00516A96" w:rsidRPr="00C66CDF" w:rsidRDefault="00516A96" w:rsidP="00516A96"/>
    <w:p w14:paraId="7A444FF6" w14:textId="77777777" w:rsidR="00516A96" w:rsidRPr="00C66CDF" w:rsidRDefault="00516A96" w:rsidP="00516A96">
      <w:pPr>
        <w:spacing w:before="40" w:after="40" w:line="360" w:lineRule="auto"/>
      </w:pPr>
      <w:r w:rsidRPr="00C66CDF">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29BC7CA4" w:rsidR="00516A96" w:rsidRPr="00C66CDF" w:rsidRDefault="00516A96" w:rsidP="00516A96">
      <w:pPr>
        <w:spacing w:before="40" w:after="40" w:line="360" w:lineRule="auto"/>
      </w:pPr>
      <w:r w:rsidRPr="00C66CDF">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9" w:name="_Toc514144965"/>
      <w:bookmarkStart w:id="20" w:name="_Toc171058865"/>
      <w:r w:rsidRPr="00C66CDF">
        <w:t>Scope and Objectives</w:t>
      </w:r>
      <w:bookmarkEnd w:id="19"/>
      <w:bookmarkEnd w:id="20"/>
    </w:p>
    <w:p w14:paraId="0DF58DC0" w14:textId="77777777" w:rsidR="00DC31A7" w:rsidRPr="00C66CDF" w:rsidRDefault="00DC31A7" w:rsidP="00DC31A7"/>
    <w:p w14:paraId="2B5FFD83" w14:textId="58E1DAF6"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Pr="00C66CDF" w:rsidRDefault="65F2A09D" w:rsidP="00AA5BE9">
      <w:pPr>
        <w:pStyle w:val="Heading2"/>
      </w:pPr>
      <w:bookmarkStart w:id="21" w:name="_Toc514144967"/>
      <w:bookmarkStart w:id="22" w:name="_Toc171058866"/>
      <w:r w:rsidRPr="00C66CDF">
        <w:t>Structure of thesis</w:t>
      </w:r>
      <w:bookmarkEnd w:id="21"/>
      <w:bookmarkEnd w:id="22"/>
    </w:p>
    <w:p w14:paraId="7C939623" w14:textId="77777777" w:rsidR="00DD2D18" w:rsidRPr="00C66CDF" w:rsidRDefault="00DD2D18" w:rsidP="00DD2D18"/>
    <w:p w14:paraId="1F9CF82F" w14:textId="55FB20FC" w:rsidR="00DD2D18" w:rsidRPr="00C66CDF" w:rsidRDefault="466CF920" w:rsidP="00DD2D18">
      <w:pPr>
        <w:spacing w:line="360" w:lineRule="auto"/>
      </w:pPr>
      <w:r w:rsidRPr="00C66CDF">
        <w:t xml:space="preserve">The main structure of the paper can be </w:t>
      </w:r>
      <w:r w:rsidR="5DFDBA86" w:rsidRPr="00C66CDF">
        <w:t xml:space="preserve">divided into 6 different chapters, with each chapter </w:t>
      </w:r>
      <w:r w:rsidR="7A4F1D83" w:rsidRPr="00C66CDF">
        <w:t xml:space="preserve">having its own purpose in providing full coverage of the topic. </w:t>
      </w:r>
      <w:r w:rsidR="67AC593C" w:rsidRPr="00C66CDF">
        <w:t>Chapter 1 serves as the paper's introduction as the problem and aim of the thesis is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c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The results of the project are shown and displayed in chapter 4. Said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3" w:name="_Toc514144969"/>
      <w:bookmarkStart w:id="24" w:name="_Toc171058867"/>
      <w:r w:rsidRPr="00C66CDF">
        <w:lastRenderedPageBreak/>
        <w:t>LIT</w:t>
      </w:r>
      <w:r w:rsidR="005C69F7" w:rsidRPr="00C66CDF">
        <w:t>E</w:t>
      </w:r>
      <w:r w:rsidRPr="00C66CDF">
        <w:t>RATURE REVIEW</w:t>
      </w:r>
      <w:bookmarkEnd w:id="23"/>
      <w:bookmarkEnd w:id="24"/>
    </w:p>
    <w:p w14:paraId="1A0D2335" w14:textId="77777777" w:rsidR="00B41ACD" w:rsidRPr="00C66CDF" w:rsidRDefault="00B41ACD" w:rsidP="00B41ACD"/>
    <w:p w14:paraId="5EE12859"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Start w:id="38" w:name="_Toc170942019"/>
      <w:bookmarkStart w:id="39" w:name="_Toc171058810"/>
      <w:bookmarkStart w:id="40" w:name="_Toc171058868"/>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p>
    <w:p w14:paraId="67E4C335"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41" w:name="_Toc156130769"/>
      <w:bookmarkStart w:id="42" w:name="_Toc156130829"/>
      <w:bookmarkStart w:id="43" w:name="_Toc156283015"/>
      <w:bookmarkStart w:id="44" w:name="_Toc156378576"/>
      <w:bookmarkStart w:id="45" w:name="_Toc156378617"/>
      <w:bookmarkStart w:id="46" w:name="_Toc156380794"/>
      <w:bookmarkStart w:id="47" w:name="_Toc168733873"/>
      <w:bookmarkStart w:id="48" w:name="_Toc168735966"/>
      <w:bookmarkStart w:id="49" w:name="_Toc169380929"/>
      <w:bookmarkStart w:id="50" w:name="_Toc169626405"/>
      <w:bookmarkStart w:id="51" w:name="_Toc169634925"/>
      <w:bookmarkStart w:id="52" w:name="_Toc169639577"/>
      <w:bookmarkStart w:id="53" w:name="_Toc169640911"/>
      <w:bookmarkStart w:id="54" w:name="_Toc170942020"/>
      <w:bookmarkStart w:id="55" w:name="_Toc171058811"/>
      <w:bookmarkStart w:id="56" w:name="_Toc171058869"/>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p>
    <w:p w14:paraId="600D65D3" w14:textId="77777777" w:rsidR="007C575A" w:rsidRPr="00C66CDF"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7" w:name="_Toc156130770"/>
      <w:bookmarkStart w:id="58" w:name="_Toc156130830"/>
      <w:bookmarkStart w:id="59" w:name="_Toc156283016"/>
      <w:bookmarkStart w:id="60" w:name="_Toc156378577"/>
      <w:bookmarkStart w:id="61" w:name="_Toc156378618"/>
      <w:bookmarkStart w:id="62" w:name="_Toc156380795"/>
      <w:bookmarkStart w:id="63" w:name="_Toc168733874"/>
      <w:bookmarkStart w:id="64" w:name="_Toc168735967"/>
      <w:bookmarkStart w:id="65" w:name="_Toc169380930"/>
      <w:bookmarkStart w:id="66" w:name="_Toc169626406"/>
      <w:bookmarkStart w:id="67" w:name="_Toc169634926"/>
      <w:bookmarkStart w:id="68" w:name="_Toc169639578"/>
      <w:bookmarkStart w:id="69" w:name="_Toc169640912"/>
      <w:bookmarkStart w:id="70" w:name="_Toc170942021"/>
      <w:bookmarkStart w:id="71" w:name="_Toc171058812"/>
      <w:bookmarkStart w:id="72" w:name="_Toc171058870"/>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47941F6B" w14:textId="53D2FBA9" w:rsidR="00D439C9" w:rsidRPr="00C66CDF" w:rsidRDefault="39691AC5" w:rsidP="00AA5BE9">
      <w:pPr>
        <w:pStyle w:val="Heading2"/>
      </w:pPr>
      <w:bookmarkStart w:id="73" w:name="_Toc171058871"/>
      <w:r w:rsidRPr="00C66CDF">
        <w:t xml:space="preserve">Overview of </w:t>
      </w:r>
      <w:r w:rsidR="0C4A32E6" w:rsidRPr="00C66CDF">
        <w:t>Automatic Document Segmentation</w:t>
      </w:r>
      <w:bookmarkEnd w:id="73"/>
    </w:p>
    <w:p w14:paraId="6BDA01A7" w14:textId="77777777" w:rsidR="00DD2D18" w:rsidRPr="00C66CDF" w:rsidRDefault="00DD2D18" w:rsidP="00DD2D18"/>
    <w:p w14:paraId="6C73D71E" w14:textId="50446C97" w:rsidR="3BBA02C0" w:rsidRPr="00C66CDF" w:rsidRDefault="3BBA02C0" w:rsidP="00750EA6">
      <w:pPr>
        <w:spacing w:line="360" w:lineRule="auto"/>
      </w:pPr>
      <w:r w:rsidRPr="00C66CDF">
        <w:t>The general g</w:t>
      </w:r>
      <w:r w:rsidR="1471E541" w:rsidRPr="00C66CDF">
        <w:t xml:space="preserve">oal of the Automatic Documentation Segmentation (ADS) is to scan through a document (in the form of a PDF file), </w:t>
      </w:r>
      <w:r w:rsidR="0A70578E" w:rsidRPr="00C66CDF">
        <w:t xml:space="preserve">identify each segment of the document, then output the result into a well-defined form for further use cases. </w:t>
      </w:r>
    </w:p>
    <w:p w14:paraId="2E1B712D" w14:textId="5F1A59E8" w:rsidR="3D355BCA" w:rsidRPr="00C66CDF" w:rsidRDefault="3D355BCA" w:rsidP="00750EA6">
      <w:pPr>
        <w:spacing w:line="360" w:lineRule="auto"/>
      </w:pPr>
    </w:p>
    <w:p w14:paraId="7B9091BC" w14:textId="134B1A81"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are stored </w:t>
      </w:r>
      <w:r w:rsidR="0AC1B292" w:rsidRPr="00C66CDF">
        <w:t xml:space="preserve">as a PDF file in 2008. Since then, the number of research papers </w:t>
      </w:r>
      <w:r w:rsidR="0D3DB23E" w:rsidRPr="00C66CDF">
        <w:t>has</w:t>
      </w:r>
      <w:r w:rsidR="0AC1B292" w:rsidRPr="00C66CDF">
        <w:t xml:space="preserve"> only grown ceaselessly</w:t>
      </w:r>
      <w:r w:rsidR="00A75D68" w:rsidRPr="00C66CDF">
        <w:t xml:space="preserve">, further enhancing the decision of </w:t>
      </w:r>
      <w:r w:rsidR="00C81016" w:rsidRPr="00C66CDF">
        <w:t>using PDFs as inputs.</w:t>
      </w:r>
    </w:p>
    <w:p w14:paraId="2C480A74" w14:textId="77777777" w:rsidR="00C81016" w:rsidRPr="00C66CDF" w:rsidRDefault="00C81016" w:rsidP="00750EA6">
      <w:pPr>
        <w:spacing w:line="360" w:lineRule="auto"/>
      </w:pPr>
    </w:p>
    <w:p w14:paraId="596C342D" w14:textId="167CAD6E" w:rsidR="00C81016" w:rsidRPr="00C66CDF" w:rsidRDefault="00160C16" w:rsidP="00750EA6">
      <w:pPr>
        <w:spacing w:line="360" w:lineRule="auto"/>
      </w:pPr>
      <w:r w:rsidRPr="00C66CDF">
        <w:t xml:space="preserve">Segments </w:t>
      </w:r>
      <w:r w:rsidR="009D5204" w:rsidRPr="00C66CDF">
        <w:t xml:space="preserve">of a document referred to each part of </w:t>
      </w:r>
      <w:r w:rsidR="00DC6FDC" w:rsidRPr="00C66CDF">
        <w:t xml:space="preserve">a paper that is frequently </w:t>
      </w:r>
      <w:r w:rsidR="00DA1B6B" w:rsidRPr="00C66CDF">
        <w:t xml:space="preserve">required to be a part of any </w:t>
      </w:r>
      <w:r w:rsidR="00F226A4" w:rsidRPr="00C66CDF">
        <w:t xml:space="preserve">research paper, such as Abstract, Introduction, Methodologies,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 xml:space="preserve">have any severe effects on the functionalities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3CB4329E" w:rsidR="00E37A4E" w:rsidRPr="00C66CDF" w:rsidRDefault="00283DAF" w:rsidP="00973ADD">
      <w:pPr>
        <w:spacing w:line="360" w:lineRule="auto"/>
      </w:pPr>
      <w:r w:rsidRPr="00C66CDF">
        <w:t xml:space="preserve">The act of </w:t>
      </w:r>
      <w:r w:rsidR="002D1A38" w:rsidRPr="00C66CDF">
        <w:t xml:space="preserve">identifying each segment of the document </w:t>
      </w:r>
      <w:r w:rsidR="00CF4C2D" w:rsidRPr="00C66CDF">
        <w:t xml:space="preserve">referred to the process of </w:t>
      </w:r>
      <w:r w:rsidR="004535DA" w:rsidRPr="00C66CDF">
        <w:t>acquiring the text</w:t>
      </w:r>
      <w:r w:rsidR="007F6343" w:rsidRPr="00C66CDF">
        <w:t xml:space="preserve">s that are available in the paper, </w:t>
      </w:r>
      <w:r w:rsidR="00CD727D" w:rsidRPr="00C66CDF">
        <w:t>classifying it accordingly</w:t>
      </w:r>
      <w:r w:rsidR="00764BAC" w:rsidRPr="00C66CDF">
        <w:t xml:space="preserve"> based on its segment, and formatting and storing it into a predefined </w:t>
      </w:r>
      <w:r w:rsidR="004C130D" w:rsidRPr="00C66CDF">
        <w:t>form of storage. Th</w:t>
      </w:r>
      <w:r w:rsidR="00CD2B2C" w:rsidRPr="00C66CDF">
        <w:t xml:space="preserve">e process of </w:t>
      </w:r>
      <w:r w:rsidR="005673EC" w:rsidRPr="00C66CDF">
        <w:t>text acquisition</w:t>
      </w:r>
      <w:r w:rsidR="00160CBE" w:rsidRPr="00C66CDF">
        <w:t xml:space="preserve"> can</w:t>
      </w:r>
      <w:r w:rsidR="005673EC" w:rsidRPr="00C66CDF">
        <w:t xml:space="preserve"> be achieved through using multiple different methods. </w:t>
      </w:r>
      <w:r w:rsidR="00987731" w:rsidRPr="00C66CDF">
        <w:t xml:space="preserve">It can be as simple as extracting the text from the </w:t>
      </w:r>
      <w:r w:rsidR="00175B66" w:rsidRPr="00C66CDF">
        <w:t>PDF</w:t>
      </w:r>
      <w:r w:rsidR="00987731" w:rsidRPr="00C66CDF">
        <w:t xml:space="preserve"> as is without any regard</w:t>
      </w:r>
      <w:r w:rsidR="00576426" w:rsidRPr="00C66CDF">
        <w:t>s</w:t>
      </w:r>
      <w:r w:rsidR="00987731" w:rsidRPr="00C66CDF">
        <w:t xml:space="preserve"> for the </w:t>
      </w:r>
      <w:r w:rsidR="00175B66" w:rsidRPr="00C66CDF">
        <w:t xml:space="preserve">structure of the </w:t>
      </w:r>
      <w:r w:rsidR="00483493" w:rsidRPr="00C66CDF">
        <w:t xml:space="preserve">paper, by making use of tools such as </w:t>
      </w:r>
      <w:r w:rsidR="000B15E8" w:rsidRPr="00C66CDF">
        <w:t xml:space="preserve">the </w:t>
      </w:r>
      <w:r w:rsidR="0060775C" w:rsidRPr="00C66CDF">
        <w:t>PyPDF2</w:t>
      </w:r>
      <w:r w:rsidR="00F31F6B" w:rsidRPr="00C66CDF">
        <w:t xml:space="preserve"> package in </w:t>
      </w:r>
      <w:r w:rsidR="00AA1B8A" w:rsidRPr="00C66CDF">
        <w:t xml:space="preserve">Python. </w:t>
      </w:r>
      <w:r w:rsidR="00635075" w:rsidRPr="00C66CDF">
        <w:t xml:space="preserve">The structure of a paper </w:t>
      </w:r>
      <w:r w:rsidR="00DD2D18" w:rsidRPr="00C66CDF">
        <w:t xml:space="preserve">can be difficult to acquire due to the variety of </w:t>
      </w:r>
      <w:r w:rsidR="00762516" w:rsidRPr="00C66CDF">
        <w:t xml:space="preserve">methods and </w:t>
      </w:r>
      <w:r w:rsidR="00454E99" w:rsidRPr="00C66CDF">
        <w:t xml:space="preserve">standards in which a paper is written. </w:t>
      </w:r>
      <w:r w:rsidR="0086578E" w:rsidRPr="00C66CDF">
        <w:t xml:space="preserve">For example, </w:t>
      </w:r>
      <w:r w:rsidR="00322019" w:rsidRPr="00C66CDF">
        <w:t>whether</w:t>
      </w:r>
      <w:r w:rsidR="000545C2" w:rsidRPr="00C66CDF">
        <w:t xml:space="preserve"> the content is divided into </w:t>
      </w:r>
      <w:r w:rsidR="00512F99" w:rsidRPr="00C66CDF">
        <w:t>two</w:t>
      </w:r>
      <w:r w:rsidR="000545C2" w:rsidRPr="00C66CDF">
        <w:t xml:space="preserve"> columns or </w:t>
      </w:r>
      <w:r w:rsidR="00512F99" w:rsidRPr="00C66CDF">
        <w:t>one</w:t>
      </w:r>
      <w:r w:rsidR="000545C2" w:rsidRPr="00C66CDF">
        <w:t xml:space="preserve">, whether the spacing on each line is 1.5 or Double, all aspects of a PDF can </w:t>
      </w:r>
      <w:r w:rsidR="00322019" w:rsidRPr="00C66CDF">
        <w:t>influence</w:t>
      </w:r>
      <w:r w:rsidR="000545C2" w:rsidRPr="00C66CDF">
        <w:t xml:space="preserve"> the way that </w:t>
      </w:r>
      <w:r w:rsidR="00322019" w:rsidRPr="00C66CDF">
        <w:t>the text is perceived by the machine.</w:t>
      </w:r>
      <w:r w:rsidR="00C44004" w:rsidRPr="00C66CDF">
        <w:t xml:space="preserve"> Currently, </w:t>
      </w:r>
      <w:r w:rsidR="00512F99" w:rsidRPr="00C66CDF">
        <w:t>two</w:t>
      </w:r>
      <w:r w:rsidR="00C44004" w:rsidRPr="00C66CDF">
        <w:t xml:space="preserve"> </w:t>
      </w:r>
      <w:r w:rsidR="00367793" w:rsidRPr="00C66CDF">
        <w:t>methods</w:t>
      </w:r>
      <w:r w:rsidR="006E4804" w:rsidRPr="00C66CDF">
        <w:t xml:space="preserve"> in which the structure can be parsed are using </w:t>
      </w:r>
      <w:r w:rsidR="00E20367" w:rsidRPr="00C66CDF">
        <w:t xml:space="preserve">Optical Character Recognition (OCR) and </w:t>
      </w:r>
      <w:r w:rsidR="000E0DBA" w:rsidRPr="00C66CDF">
        <w:t xml:space="preserve">classification of content </w:t>
      </w:r>
      <w:r w:rsidR="007D4BF2" w:rsidRPr="00C66CDF">
        <w:t xml:space="preserve">into predefined categories using Machine learning. While </w:t>
      </w:r>
      <w:r w:rsidR="00F20705" w:rsidRPr="00C66CDF">
        <w:t xml:space="preserve">the first method is viable, </w:t>
      </w:r>
      <w:r w:rsidR="00B412FB" w:rsidRPr="00C66CDF">
        <w:t>its output</w:t>
      </w:r>
      <w:r w:rsidR="002D5494" w:rsidRPr="00C66CDF">
        <w:t xml:space="preserve"> is highly dependent on how the document is rendered. </w:t>
      </w:r>
      <w:r w:rsidR="00B412FB" w:rsidRPr="00C66CDF">
        <w:t xml:space="preserve">It is, therefore, the second method that will be the focus of the paper. </w:t>
      </w:r>
      <w:r w:rsidR="00277377" w:rsidRPr="00C66CDF">
        <w:t>To</w:t>
      </w:r>
      <w:r w:rsidR="00440B1B" w:rsidRPr="00C66CDF">
        <w:t xml:space="preserve"> achieve this, </w:t>
      </w:r>
      <w:r w:rsidR="00277377" w:rsidRPr="00C66CDF">
        <w:rPr>
          <w:b/>
          <w:bCs/>
        </w:rPr>
        <w:t>G</w:t>
      </w:r>
      <w:r w:rsidR="00277377" w:rsidRPr="00C66CDF">
        <w:t>ene</w:t>
      </w:r>
      <w:r w:rsidR="00277377" w:rsidRPr="00C66CDF">
        <w:rPr>
          <w:b/>
          <w:bCs/>
        </w:rPr>
        <w:t>R</w:t>
      </w:r>
      <w:r w:rsidR="00277377" w:rsidRPr="00C66CDF">
        <w:t xml:space="preserve">ation </w:t>
      </w:r>
      <w:r w:rsidR="005519DC" w:rsidRPr="00C66CDF">
        <w:rPr>
          <w:b/>
          <w:bCs/>
        </w:rPr>
        <w:t>O</w:t>
      </w:r>
      <w:r w:rsidR="00277377" w:rsidRPr="00C66CDF">
        <w:t xml:space="preserve">f </w:t>
      </w:r>
      <w:r w:rsidR="005519DC" w:rsidRPr="00C66CDF">
        <w:rPr>
          <w:b/>
          <w:bCs/>
        </w:rPr>
        <w:t>B</w:t>
      </w:r>
      <w:r w:rsidR="00277377" w:rsidRPr="00C66CDF">
        <w:t xml:space="preserve">ibliographic </w:t>
      </w:r>
      <w:r w:rsidR="00277377" w:rsidRPr="00C66CDF">
        <w:rPr>
          <w:b/>
          <w:bCs/>
        </w:rPr>
        <w:t>D</w:t>
      </w:r>
      <w:r w:rsidR="00277377" w:rsidRPr="00C66CDF">
        <w:t>ata</w:t>
      </w:r>
      <w:r w:rsidR="005519DC" w:rsidRPr="00C66CDF">
        <w:t xml:space="preserve"> </w:t>
      </w:r>
      <w:r w:rsidR="00750C3F" w:rsidRPr="00C66CDF">
        <w:t>(</w:t>
      </w:r>
      <w:r w:rsidR="005519DC" w:rsidRPr="00C66CDF">
        <w:t>or GROBID</w:t>
      </w:r>
      <w:r w:rsidR="00750C3F" w:rsidRPr="00C66CDF">
        <w:t xml:space="preserve">) is the tool of choice according to the criteria that has been </w:t>
      </w:r>
      <w:r w:rsidR="00750C3F" w:rsidRPr="00C66CDF">
        <w:lastRenderedPageBreak/>
        <w:t xml:space="preserve">set. </w:t>
      </w:r>
      <w:r w:rsidR="00696185" w:rsidRPr="00C66CDF">
        <w:t>Since GROBID integrates with a third-party</w:t>
      </w:r>
      <w:r w:rsidR="00F80948" w:rsidRPr="00C66CDF">
        <w:t xml:space="preserve"> file conversion tool called </w:t>
      </w:r>
      <w:r w:rsidR="00F80948" w:rsidRPr="00C66CDF">
        <w:rPr>
          <w:b/>
          <w:bCs/>
        </w:rPr>
        <w:t>pdftoxml</w:t>
      </w:r>
      <w:r w:rsidR="00D10D3C" w:rsidRPr="00C66CDF">
        <w:t xml:space="preserve"> to convert file from</w:t>
      </w:r>
      <w:r w:rsidR="00F80948" w:rsidRPr="00C66CDF">
        <w:t xml:space="preserve"> PDF to XML</w:t>
      </w:r>
      <w:r w:rsidR="00D10D3C" w:rsidRPr="00C66CDF">
        <w:t xml:space="preserve">, XML is chosen as the form </w:t>
      </w:r>
      <w:r w:rsidR="00973ADD" w:rsidRPr="00C66CDF">
        <w:t>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4" w:name="_Toc171058872"/>
      <w:r w:rsidRPr="00C66CDF">
        <w:t>GROBID</w:t>
      </w:r>
      <w:bookmarkEnd w:id="74"/>
    </w:p>
    <w:p w14:paraId="0F5A0345" w14:textId="0ADDC08F" w:rsidR="0084314C" w:rsidRPr="00C66CDF" w:rsidRDefault="0084314C" w:rsidP="3D355BCA"/>
    <w:p w14:paraId="7B9F1181" w14:textId="3259FCB3" w:rsidR="00BA27E2" w:rsidRPr="00C66CDF" w:rsidRDefault="009725CF" w:rsidP="0057722C">
      <w:pPr>
        <w:spacing w:line="360" w:lineRule="auto"/>
      </w:pPr>
      <w:r w:rsidRPr="00C66CDF">
        <w:t>GROBID</w:t>
      </w:r>
      <w:r w:rsidR="00F25C75" w:rsidRPr="00C66CDF">
        <w:t xml:space="preserve"> </w:t>
      </w:r>
      <w:r w:rsidR="00F25C75" w:rsidRPr="00C66CDF">
        <w:fldChar w:fldCharType="begin"/>
      </w:r>
      <w:r w:rsidR="00F25C75" w:rsidRPr="00C66CDF">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rsidRPr="00C66CDF">
        <w:fldChar w:fldCharType="separate"/>
      </w:r>
      <w:r w:rsidR="00F25C75" w:rsidRPr="00C66CDF">
        <w:t>[2]</w:t>
      </w:r>
      <w:r w:rsidR="00F25C75" w:rsidRPr="00C66CDF">
        <w:fldChar w:fldCharType="end"/>
      </w:r>
      <w:r w:rsidRPr="00C66CDF">
        <w:t xml:space="preserve"> makes use of a cascade of sequence labelling models to parse its documents. </w:t>
      </w:r>
      <w:r w:rsidR="002C3ECE" w:rsidRPr="00C66CDF">
        <w:t xml:space="preserve">This means that </w:t>
      </w:r>
      <w:r w:rsidR="00E015F3" w:rsidRPr="00C66CDF">
        <w:t xml:space="preserve">a document must </w:t>
      </w:r>
      <w:r w:rsidR="003D412D" w:rsidRPr="00C66CDF">
        <w:t>go</w:t>
      </w:r>
      <w:r w:rsidR="00E015F3" w:rsidRPr="00C66CDF">
        <w:t xml:space="preserve"> through multiple different </w:t>
      </w:r>
      <w:r w:rsidR="003D412D" w:rsidRPr="00C66CDF">
        <w:t>models</w:t>
      </w:r>
      <w:r w:rsidR="00E015F3" w:rsidRPr="00C66CDF">
        <w:t xml:space="preserve">, each specializing in </w:t>
      </w:r>
      <w:r w:rsidR="003D412D" w:rsidRPr="00C66CDF">
        <w:t xml:space="preserve">a specific task, to achieve </w:t>
      </w:r>
      <w:r w:rsidR="00BB06D9" w:rsidRPr="00C66CDF">
        <w:t>the result</w:t>
      </w:r>
      <w:r w:rsidR="003D412D" w:rsidRPr="00C66CDF">
        <w:t xml:space="preserve">. In the case of </w:t>
      </w:r>
      <w:r w:rsidR="006E3779" w:rsidRPr="00C66CDF">
        <w:t xml:space="preserve">extracting the segments of the entire document, the </w:t>
      </w:r>
      <w:r w:rsidR="007050CB" w:rsidRPr="00C66CDF">
        <w:t xml:space="preserve">model must first </w:t>
      </w:r>
      <w:r w:rsidR="0055507C" w:rsidRPr="00C66CDF">
        <w:t>go</w:t>
      </w:r>
      <w:r w:rsidR="007050CB" w:rsidRPr="00C66CDF">
        <w:t xml:space="preserve"> through each layer and get the result, then pass said result to the next layer.</w:t>
      </w:r>
      <w:r w:rsidR="0055507C" w:rsidRPr="00C66CDF">
        <w:t xml:space="preserve"> Each of these layers are then combined and formatted accordingly.</w:t>
      </w:r>
      <w:r w:rsidR="00495324" w:rsidRPr="00C66CDF">
        <w:t xml:space="preserve"> The GROBID cascade of sequencing model can be seen from</w:t>
      </w:r>
      <w:r w:rsidR="00797F50" w:rsidRPr="00C66CDF">
        <w:t xml:space="preserve"> </w:t>
      </w:r>
      <w:r w:rsidR="00797F50" w:rsidRPr="00C66CDF">
        <w:fldChar w:fldCharType="begin"/>
      </w:r>
      <w:r w:rsidR="00797F50" w:rsidRPr="00C66CDF">
        <w:instrText xml:space="preserve"> REF _Ref170905287 \h </w:instrText>
      </w:r>
      <w:r w:rsidR="00797F50" w:rsidRPr="00C66CDF">
        <w:fldChar w:fldCharType="separate"/>
      </w:r>
      <w:r w:rsidR="00797F50" w:rsidRPr="00C66CDF">
        <w:t>Figure 2</w:t>
      </w:r>
      <w:r w:rsidR="00797F50" w:rsidRPr="00C66CDF">
        <w:noBreakHyphen/>
        <w:t>1</w:t>
      </w:r>
      <w:r w:rsidR="00797F50" w:rsidRPr="00C66CDF">
        <w:fldChar w:fldCharType="end"/>
      </w:r>
      <w:r w:rsidR="005F22C9" w:rsidRPr="00C66CDF">
        <w:t>.</w:t>
      </w:r>
    </w:p>
    <w:p w14:paraId="48A51DC5" w14:textId="77777777"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08E30004" w:rsidR="009B2564" w:rsidRPr="00C66CDF" w:rsidRDefault="00E043AA" w:rsidP="00E043AA">
      <w:pPr>
        <w:pStyle w:val="Caption"/>
        <w:ind w:left="0"/>
      </w:pPr>
      <w:bookmarkStart w:id="75" w:name="_Ref170905287"/>
      <w:bookmarkStart w:id="76" w:name="_Toc169634965"/>
      <w:bookmarkStart w:id="77" w:name="_Toc171058914"/>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75"/>
      <w:r w:rsidRPr="00C66CDF">
        <w:t xml:space="preserve"> - GROBID cascade of 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76"/>
      <w:bookmarkEnd w:id="77"/>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4F22C663" w:rsidR="0084314C" w:rsidRPr="00C66CDF" w:rsidRDefault="005D0859" w:rsidP="0057722C">
      <w:pPr>
        <w:spacing w:line="360" w:lineRule="auto"/>
      </w:pPr>
      <w:r w:rsidRPr="00C66CDF">
        <w:t>Although GROBID</w:t>
      </w:r>
      <w:r w:rsidR="00D50698" w:rsidRPr="00C66CDF">
        <w:t xml:space="preserve">’s implementation support the use of both a Deep Learning model and a </w:t>
      </w:r>
      <w:r w:rsidR="00143AC7" w:rsidRPr="00C66CDF">
        <w:rPr>
          <w:i/>
          <w:iCs/>
        </w:rPr>
        <w:t>Conditional Random Field (</w:t>
      </w:r>
      <w:r w:rsidR="00D50698" w:rsidRPr="00C66CDF">
        <w:rPr>
          <w:i/>
          <w:iCs/>
        </w:rPr>
        <w:t>CRF</w:t>
      </w:r>
      <w:r w:rsidR="00143AC7" w:rsidRPr="00C66CDF">
        <w:rPr>
          <w:i/>
          <w:iCs/>
        </w:rPr>
        <w:t>)</w:t>
      </w:r>
      <w:r w:rsidR="00D50698" w:rsidRPr="00C66CDF">
        <w:t xml:space="preserve"> model, </w:t>
      </w:r>
      <w:r w:rsidR="00035DDB" w:rsidRPr="00C66CDF">
        <w:t xml:space="preserve">for the purpose of segmenting a scientific PDF paper, only the CRF model can be utilized </w:t>
      </w:r>
      <w:r w:rsidR="00102B22" w:rsidRPr="00C66CDF">
        <w:t xml:space="preserve">as the number of parameters that </w:t>
      </w:r>
      <w:r w:rsidR="00BF0E29" w:rsidRPr="00C66CDF">
        <w:t xml:space="preserve">are needed for </w:t>
      </w:r>
      <w:r w:rsidR="00102B22" w:rsidRPr="00C66CDF">
        <w:t xml:space="preserve">processing </w:t>
      </w:r>
      <w:r w:rsidR="00BF0E29" w:rsidRPr="00C66CDF">
        <w:t xml:space="preserve">the entire document </w:t>
      </w:r>
      <w:r w:rsidR="00102B22" w:rsidRPr="00C66CDF">
        <w:t>exceed</w:t>
      </w:r>
      <w:r w:rsidR="00331727" w:rsidRPr="00C66CDF">
        <w:t>s</w:t>
      </w:r>
      <w:r w:rsidR="00102B22" w:rsidRPr="00C66CDF">
        <w:t xml:space="preserve"> the limit of what the deep learning model is currently capable of. </w:t>
      </w:r>
      <w:r w:rsidR="00E9720F" w:rsidRPr="00C66CDF">
        <w:lastRenderedPageBreak/>
        <w:t xml:space="preserve">Although the CRF model </w:t>
      </w:r>
      <w:r w:rsidR="00301B6F" w:rsidRPr="00C66CDF">
        <w:t xml:space="preserve">is lacking in terms of accuracy in comparison to the Deep Learning model, </w:t>
      </w:r>
      <w:r w:rsidR="0057722C" w:rsidRPr="00C66CDF">
        <w:t xml:space="preserve">it makes up for </w:t>
      </w:r>
      <w:r w:rsidR="007D2CD5" w:rsidRPr="00C66CDF">
        <w:t xml:space="preserve">it through the speed with which it processes each PDF. </w:t>
      </w:r>
    </w:p>
    <w:p w14:paraId="684A1304" w14:textId="584CA3AF" w:rsidR="007D2CD5" w:rsidRPr="00C66CDF" w:rsidRDefault="007D2CD5" w:rsidP="0057722C">
      <w:pPr>
        <w:spacing w:line="360" w:lineRule="auto"/>
      </w:pPr>
    </w:p>
    <w:p w14:paraId="124DDA44" w14:textId="77777777" w:rsidR="007C575A" w:rsidRPr="00C66CDF"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78" w:name="_Toc156130773"/>
      <w:bookmarkStart w:id="79" w:name="_Toc156130833"/>
      <w:bookmarkStart w:id="80" w:name="_Toc156283019"/>
      <w:bookmarkStart w:id="81" w:name="_Toc156378580"/>
      <w:bookmarkStart w:id="82" w:name="_Toc156378621"/>
      <w:bookmarkStart w:id="83" w:name="_Toc156380798"/>
      <w:bookmarkStart w:id="84" w:name="_Toc168733877"/>
      <w:bookmarkStart w:id="85" w:name="_Toc168735970"/>
      <w:bookmarkStart w:id="86" w:name="_Toc169380933"/>
      <w:bookmarkStart w:id="87" w:name="_Toc169626409"/>
      <w:bookmarkStart w:id="88" w:name="_Toc169634929"/>
      <w:bookmarkStart w:id="89" w:name="_Toc169639581"/>
      <w:bookmarkStart w:id="90" w:name="_Toc169640915"/>
      <w:bookmarkStart w:id="91" w:name="_Toc170942024"/>
      <w:bookmarkStart w:id="92" w:name="_Toc171058815"/>
      <w:bookmarkStart w:id="93" w:name="_Toc171058873"/>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1446081B" w14:textId="77777777" w:rsidR="007C575A" w:rsidRPr="00C66CDF"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94" w:name="_Toc156130774"/>
      <w:bookmarkStart w:id="95" w:name="_Toc156130834"/>
      <w:bookmarkStart w:id="96" w:name="_Toc156283020"/>
      <w:bookmarkStart w:id="97" w:name="_Toc156378581"/>
      <w:bookmarkStart w:id="98" w:name="_Toc156378622"/>
      <w:bookmarkStart w:id="99" w:name="_Toc156380799"/>
      <w:bookmarkStart w:id="100" w:name="_Toc168733878"/>
      <w:bookmarkStart w:id="101" w:name="_Toc168735971"/>
      <w:bookmarkStart w:id="102" w:name="_Toc169380934"/>
      <w:bookmarkStart w:id="103" w:name="_Toc169626410"/>
      <w:bookmarkStart w:id="104" w:name="_Toc169634930"/>
      <w:bookmarkStart w:id="105" w:name="_Toc169639582"/>
      <w:bookmarkStart w:id="106" w:name="_Toc169640916"/>
      <w:bookmarkStart w:id="107" w:name="_Toc170942025"/>
      <w:bookmarkStart w:id="108" w:name="_Toc171058816"/>
      <w:bookmarkStart w:id="109" w:name="_Toc171058874"/>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6A10C30D" w14:textId="16CB6749" w:rsidR="0084314C" w:rsidRPr="00C66CDF" w:rsidRDefault="30650491" w:rsidP="00AA5BE9">
      <w:pPr>
        <w:pStyle w:val="Heading2"/>
      </w:pPr>
      <w:bookmarkStart w:id="110" w:name="_Toc171058875"/>
      <w:r w:rsidRPr="00C66CDF">
        <w:t xml:space="preserve">Overview of </w:t>
      </w:r>
      <w:r w:rsidR="3FEF1DC8" w:rsidRPr="00C66CDF">
        <w:t>Natural Language Processing</w:t>
      </w:r>
      <w:bookmarkEnd w:id="110"/>
    </w:p>
    <w:p w14:paraId="06CC22A8" w14:textId="77777777" w:rsidR="00EA724F" w:rsidRPr="00C66CDF" w:rsidRDefault="00EA724F" w:rsidP="00EA724F"/>
    <w:p w14:paraId="7FA608DA" w14:textId="3E068B94" w:rsidR="00EA724F" w:rsidRPr="00C66CDF" w:rsidRDefault="00240263" w:rsidP="006517FC">
      <w:pPr>
        <w:spacing w:line="360" w:lineRule="auto"/>
      </w:pPr>
      <w:r w:rsidRPr="00C66CDF">
        <w:t>Natural Language Processing</w:t>
      </w:r>
      <w:r w:rsidR="0075282D" w:rsidRPr="00C66CDF">
        <w:t xml:space="preserve"> (NLP)</w:t>
      </w:r>
      <w:r w:rsidRPr="00C66CDF">
        <w:t xml:space="preserve"> </w:t>
      </w:r>
      <w:r w:rsidR="00707C80" w:rsidRPr="00C66CDF">
        <w:t xml:space="preserve">is an </w:t>
      </w:r>
      <w:r w:rsidR="004C6047" w:rsidRPr="00C66CDF">
        <w:t xml:space="preserve">interdisciplinary field that </w:t>
      </w:r>
      <w:r w:rsidR="00C6489A" w:rsidRPr="00C66CDF">
        <w:t>focuses</w:t>
      </w:r>
      <w:r w:rsidR="004C6047" w:rsidRPr="00C66CDF">
        <w:t xml:space="preserve"> on the </w:t>
      </w:r>
      <w:r w:rsidR="00896910" w:rsidRPr="00C66CDF">
        <w:t xml:space="preserve">process of </w:t>
      </w:r>
      <w:r w:rsidR="00C6489A" w:rsidRPr="00C66CDF">
        <w:t xml:space="preserve">comprehending and manipulating human language. The general goal is to achieve better understanding of natural language </w:t>
      </w:r>
      <w:r w:rsidR="00D37918" w:rsidRPr="00C66CDF">
        <w:t>using</w:t>
      </w:r>
      <w:r w:rsidR="00C6489A" w:rsidRPr="00C66CDF">
        <w:t xml:space="preserve"> simple and durable techniques for fast processing of text. </w:t>
      </w:r>
    </w:p>
    <w:p w14:paraId="4010D4F6" w14:textId="47D69C98" w:rsidR="00D52CC8" w:rsidRPr="00C66CDF" w:rsidRDefault="00D52CC8" w:rsidP="006517FC">
      <w:pPr>
        <w:spacing w:line="360" w:lineRule="auto"/>
      </w:pPr>
    </w:p>
    <w:p w14:paraId="7D2B8EC6" w14:textId="43A0B7B0" w:rsidR="00D52CC8" w:rsidRPr="00C66CDF" w:rsidRDefault="009249AD" w:rsidP="006517FC">
      <w:pPr>
        <w:spacing w:line="360" w:lineRule="auto"/>
      </w:pPr>
      <w:r w:rsidRPr="00C66CDF">
        <w:t xml:space="preserve">Although </w:t>
      </w:r>
      <w:r w:rsidR="004073C0" w:rsidRPr="00C66CDF">
        <w:t>differences ex</w:t>
      </w:r>
      <w:r w:rsidR="0075282D" w:rsidRPr="00C66CDF">
        <w:t>ist in the function and usage of NLP</w:t>
      </w:r>
      <w:r w:rsidR="00316050" w:rsidRPr="00C66CDF">
        <w:t xml:space="preserve"> between different use cases, </w:t>
      </w:r>
      <w:r w:rsidR="000C1A84" w:rsidRPr="00C66CDF">
        <w:t xml:space="preserve">he common </w:t>
      </w:r>
      <w:r w:rsidRPr="00C66CDF">
        <w:t>Natural Language process</w:t>
      </w:r>
      <w:r w:rsidR="00316050" w:rsidRPr="00C66CDF">
        <w:t xml:space="preserve"> typically include</w:t>
      </w:r>
      <w:r w:rsidR="008A262E" w:rsidRPr="00C66CDF">
        <w:t xml:space="preserve"> seven steps, which are Sentence segmentation, Word tokenization, Stemming, Lemmatization, Stop word analysis, Dependency parsing, </w:t>
      </w:r>
      <w:r w:rsidR="003A4957" w:rsidRPr="00C66CDF">
        <w:t xml:space="preserve">and Part-of-speech tagging. </w:t>
      </w:r>
    </w:p>
    <w:p w14:paraId="16614E7E" w14:textId="77777777" w:rsidR="003A4957" w:rsidRPr="00C66CDF" w:rsidRDefault="003A4957" w:rsidP="006517FC">
      <w:pPr>
        <w:spacing w:line="360" w:lineRule="auto"/>
      </w:pPr>
    </w:p>
    <w:p w14:paraId="2C314B0F" w14:textId="7C129E76" w:rsidR="006A4352" w:rsidRPr="00C66CDF" w:rsidRDefault="006517FC" w:rsidP="006A4352">
      <w:pPr>
        <w:spacing w:line="360" w:lineRule="auto"/>
      </w:pPr>
      <w:r w:rsidRPr="00C66CDF">
        <w:t xml:space="preserve">The first step of the process is to </w:t>
      </w:r>
      <w:r w:rsidR="009B14DC" w:rsidRPr="00C66CDF">
        <w:t>retrieve the list of sentences from the pro</w:t>
      </w:r>
      <w:r w:rsidR="00710499" w:rsidRPr="00C66CDF">
        <w:t xml:space="preserve">vided text through the process known as </w:t>
      </w:r>
      <w:r w:rsidR="00710499" w:rsidRPr="00C66CDF">
        <w:rPr>
          <w:i/>
          <w:iCs/>
        </w:rPr>
        <w:t>sentence segmentation</w:t>
      </w:r>
      <w:r w:rsidR="00710499" w:rsidRPr="00C66CDF">
        <w:t xml:space="preserve">. </w:t>
      </w:r>
      <w:r w:rsidR="00F34C7C" w:rsidRPr="00C66CDF">
        <w:t>In most cases, a sentence ends with a dot</w:t>
      </w:r>
      <w:r w:rsidR="00F625A4" w:rsidRPr="00C66CDF">
        <w:t xml:space="preserve">, which can make processing this step simple as that is the </w:t>
      </w:r>
      <w:r w:rsidR="00A85B17" w:rsidRPr="00C66CDF">
        <w:t xml:space="preserve">most common separator of a sentence. </w:t>
      </w:r>
      <w:r w:rsidR="0046782C" w:rsidRPr="00C66CDF">
        <w:t xml:space="preserve">Only sentences that </w:t>
      </w:r>
      <w:r w:rsidR="00986F5A" w:rsidRPr="00C66CDF">
        <w:t>end</w:t>
      </w:r>
      <w:r w:rsidR="0046782C" w:rsidRPr="00C66CDF">
        <w:t xml:space="preserve"> with an “e.g.”, “?”, and “etc.” should be taken note of as </w:t>
      </w:r>
      <w:r w:rsidR="00F859CE" w:rsidRPr="00C66CDF">
        <w:t xml:space="preserve">the </w:t>
      </w:r>
      <w:r w:rsidR="00986F5A" w:rsidRPr="00C66CDF">
        <w:t xml:space="preserve">that can happen </w:t>
      </w:r>
      <w:r w:rsidR="00584DEA" w:rsidRPr="00C66CDF">
        <w:t>occasionally</w:t>
      </w:r>
      <w:r w:rsidR="00986F5A" w:rsidRPr="00C66CDF">
        <w:t>.</w:t>
      </w:r>
    </w:p>
    <w:p w14:paraId="7E6114A2" w14:textId="62863329" w:rsidR="006A4352" w:rsidRPr="00C66CDF" w:rsidRDefault="006A4352" w:rsidP="006A4352">
      <w:pPr>
        <w:spacing w:line="360" w:lineRule="auto"/>
      </w:pPr>
    </w:p>
    <w:p w14:paraId="20E3CDA8" w14:textId="7A4D00D1" w:rsidR="009921A4" w:rsidRPr="00C66CDF" w:rsidRDefault="006A4352" w:rsidP="009921A4">
      <w:pPr>
        <w:spacing w:line="360" w:lineRule="auto"/>
      </w:pPr>
      <w:r w:rsidRPr="00C66CDF">
        <w:t xml:space="preserve">After </w:t>
      </w:r>
      <w:r w:rsidR="00740E54" w:rsidRPr="00C66CDF">
        <w:t xml:space="preserve">sentence segmentation, </w:t>
      </w:r>
      <w:r w:rsidR="00740E54" w:rsidRPr="00C66CDF">
        <w:rPr>
          <w:i/>
          <w:iCs/>
        </w:rPr>
        <w:t>word tokenization</w:t>
      </w:r>
      <w:r w:rsidR="00740E54" w:rsidRPr="00C66CDF">
        <w:t xml:space="preserve"> is the next step. </w:t>
      </w:r>
      <w:r w:rsidR="00F33911" w:rsidRPr="00C66CDF">
        <w:t xml:space="preserve">This </w:t>
      </w:r>
      <w:r w:rsidR="009921A4" w:rsidRPr="00C66CDF">
        <w:t>step’s</w:t>
      </w:r>
      <w:r w:rsidR="00F33911" w:rsidRPr="00C66CDF">
        <w:t xml:space="preserve"> </w:t>
      </w:r>
      <w:r w:rsidR="009921A4" w:rsidRPr="00C66CDF">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Pr="00C66CDF" w:rsidRDefault="006A4352" w:rsidP="006A4352">
      <w:pPr>
        <w:spacing w:line="360" w:lineRule="auto"/>
      </w:pPr>
    </w:p>
    <w:p w14:paraId="0DA9EE58" w14:textId="3AF17158" w:rsidR="00584DEA" w:rsidRPr="00C66CDF" w:rsidRDefault="00584DEA" w:rsidP="006A4352">
      <w:pPr>
        <w:spacing w:line="360" w:lineRule="auto"/>
      </w:pPr>
      <w:r w:rsidRPr="00C66CDF">
        <w:rPr>
          <w:i/>
          <w:iCs/>
        </w:rPr>
        <w:t xml:space="preserve">Stemming </w:t>
      </w:r>
      <w:r w:rsidRPr="00C66CDF">
        <w:t xml:space="preserve">is the process of </w:t>
      </w:r>
      <w:r w:rsidR="00160EB4" w:rsidRPr="00C66CDF">
        <w:t xml:space="preserve">stripping the words of its prefixes and suffixes, allowing the algorithm </w:t>
      </w:r>
      <w:r w:rsidR="0044040F" w:rsidRPr="00C66CDF">
        <w:t>to obtain</w:t>
      </w:r>
      <w:r w:rsidR="00160EB4" w:rsidRPr="00C66CDF">
        <w:t xml:space="preserve"> the basic form of a word. </w:t>
      </w:r>
      <w:r w:rsidR="0044040F" w:rsidRPr="00C66CDF">
        <w:t>A</w:t>
      </w:r>
      <w:r w:rsidR="00952C49" w:rsidRPr="00C66CDF">
        <w:t>s an example, through stemming the word “Improvement”, “</w:t>
      </w:r>
      <w:r w:rsidR="009B413E" w:rsidRPr="00C66CDF">
        <w:t>I</w:t>
      </w:r>
      <w:r w:rsidR="00952C49" w:rsidRPr="00C66CDF">
        <w:t xml:space="preserve">mprov” is </w:t>
      </w:r>
      <w:r w:rsidR="001916DD" w:rsidRPr="00C66CDF">
        <w:t>the result</w:t>
      </w:r>
      <w:r w:rsidR="00952C49" w:rsidRPr="00C66CDF">
        <w:t xml:space="preserve"> of this step.</w:t>
      </w:r>
      <w:r w:rsidR="00491E31" w:rsidRPr="00C66CDF">
        <w:t xml:space="preserve"> Multiple different </w:t>
      </w:r>
      <w:r w:rsidR="007F287C" w:rsidRPr="00C66CDF">
        <w:t>words</w:t>
      </w:r>
      <w:r w:rsidR="00491E31" w:rsidRPr="00C66CDF">
        <w:t xml:space="preserve"> can result in</w:t>
      </w:r>
      <w:r w:rsidR="006060E5" w:rsidRPr="00C66CDF">
        <w:t xml:space="preserve"> the same result through the stemming process as can be seen when applying this process to </w:t>
      </w:r>
      <w:r w:rsidR="00054B74" w:rsidRPr="00C66CDF">
        <w:t xml:space="preserve">both </w:t>
      </w:r>
      <w:r w:rsidR="006060E5" w:rsidRPr="00C66CDF">
        <w:t>“Improvement” and “</w:t>
      </w:r>
      <w:r w:rsidR="00054B74" w:rsidRPr="00C66CDF">
        <w:t xml:space="preserve">Improvise”. </w:t>
      </w:r>
      <w:r w:rsidR="008C6569" w:rsidRPr="00C66CDF">
        <w:t xml:space="preserve">An implementation of </w:t>
      </w:r>
      <w:r w:rsidR="006206C1" w:rsidRPr="00C66CDF">
        <w:t>this process can be implemented through the Porter Stemmer algorithm, the Lancaster Stemmer algorithm, etc</w:t>
      </w:r>
      <w:r w:rsidR="008E691A" w:rsidRPr="00C66CDF">
        <w:t xml:space="preserve">. </w:t>
      </w:r>
      <w:r w:rsidR="0010736A" w:rsidRPr="00C66CDF">
        <w:t>The output of the process, however, does not bear resemblance to an English word.</w:t>
      </w:r>
      <w:r w:rsidR="00235049" w:rsidRPr="00C66CDF">
        <w:t xml:space="preserve"> </w:t>
      </w:r>
    </w:p>
    <w:p w14:paraId="6050243E" w14:textId="77777777" w:rsidR="00E30B22" w:rsidRPr="00C66CDF" w:rsidRDefault="00E30B22" w:rsidP="006A4352">
      <w:pPr>
        <w:spacing w:line="360" w:lineRule="auto"/>
      </w:pPr>
    </w:p>
    <w:p w14:paraId="61E40F1C" w14:textId="67070733" w:rsidR="00E30B22" w:rsidRPr="00C66CDF" w:rsidRDefault="0047721B" w:rsidP="006A4352">
      <w:pPr>
        <w:spacing w:line="360" w:lineRule="auto"/>
      </w:pPr>
      <w:r w:rsidRPr="00C66CDF">
        <w:lastRenderedPageBreak/>
        <w:t xml:space="preserve">Input from the stemming </w:t>
      </w:r>
      <w:r w:rsidR="0096439B" w:rsidRPr="00C66CDF">
        <w:t>function</w:t>
      </w:r>
      <w:r w:rsidRPr="00C66CDF">
        <w:t xml:space="preserve"> is then piped into the </w:t>
      </w:r>
      <w:r w:rsidRPr="00C66CDF">
        <w:rPr>
          <w:i/>
          <w:iCs/>
        </w:rPr>
        <w:t>Lemmatization</w:t>
      </w:r>
      <w:r w:rsidRPr="00C66CDF">
        <w:t xml:space="preserve"> </w:t>
      </w:r>
      <w:r w:rsidR="0096439B" w:rsidRPr="00C66CDF">
        <w:t xml:space="preserve">function. </w:t>
      </w:r>
      <w:r w:rsidR="00730B91" w:rsidRPr="00C66CDF">
        <w:t xml:space="preserve">This process made improvements upon the stemming process </w:t>
      </w:r>
      <w:r w:rsidR="0010736A" w:rsidRPr="00C66CDF">
        <w:t xml:space="preserve">by turning it into </w:t>
      </w:r>
      <w:r w:rsidR="0044168D" w:rsidRPr="00C66CDF">
        <w:t xml:space="preserve">a </w:t>
      </w:r>
      <w:r w:rsidR="0044168D" w:rsidRPr="00C66CDF">
        <w:rPr>
          <w:i/>
          <w:iCs/>
        </w:rPr>
        <w:t>lemma</w:t>
      </w:r>
      <w:r w:rsidR="0044168D" w:rsidRPr="00C66CDF">
        <w:t xml:space="preserve">, which is the canonical form of a word. </w:t>
      </w:r>
      <w:r w:rsidR="009B413E" w:rsidRPr="00C66CDF">
        <w:t xml:space="preserve">Instead of “Improv”, which is not a proper word, “Improve” is returned instead. </w:t>
      </w:r>
    </w:p>
    <w:p w14:paraId="13710F25" w14:textId="77777777" w:rsidR="00D0712D" w:rsidRPr="00C66CDF" w:rsidRDefault="00D0712D" w:rsidP="006A4352">
      <w:pPr>
        <w:spacing w:line="360" w:lineRule="auto"/>
      </w:pPr>
    </w:p>
    <w:p w14:paraId="15323B25" w14:textId="26A47BC9" w:rsidR="00D0712D" w:rsidRPr="00C66CDF" w:rsidRDefault="00965533" w:rsidP="006A4352">
      <w:pPr>
        <w:spacing w:line="360" w:lineRule="auto"/>
      </w:pPr>
      <w:r w:rsidRPr="00C66CDF">
        <w:t xml:space="preserve">After the word list has been refined and reduced to contain a list of lemmas, </w:t>
      </w:r>
      <w:r w:rsidR="003F64D4" w:rsidRPr="00C66CDF">
        <w:t xml:space="preserve">words that are not considered important to the linguistic analysis process are removed from the list through the process of </w:t>
      </w:r>
      <w:r w:rsidR="003F64D4" w:rsidRPr="00C66CDF">
        <w:rPr>
          <w:i/>
          <w:iCs/>
        </w:rPr>
        <w:t>stop-word filtering</w:t>
      </w:r>
      <w:r w:rsidR="003F64D4" w:rsidRPr="00C66CDF">
        <w:t xml:space="preserve">. </w:t>
      </w:r>
      <w:r w:rsidR="002D55DC" w:rsidRPr="00C66CDF">
        <w:t xml:space="preserve">Words such as “a”, “the”, “an”, etc., </w:t>
      </w:r>
      <w:r w:rsidR="008C1679" w:rsidRPr="00C66CDF">
        <w:t xml:space="preserve">appear frequently throughout </w:t>
      </w:r>
      <w:r w:rsidR="00264A67" w:rsidRPr="00C66CDF">
        <w:t>the content of a document</w:t>
      </w:r>
      <w:r w:rsidR="00897743" w:rsidRPr="00C66CDF">
        <w:t xml:space="preserve">, and are considered as </w:t>
      </w:r>
      <w:r w:rsidR="00897743" w:rsidRPr="00C66CDF">
        <w:rPr>
          <w:i/>
          <w:iCs/>
        </w:rPr>
        <w:t>stop words</w:t>
      </w:r>
      <w:r w:rsidR="00897743" w:rsidRPr="00C66CDF">
        <w:t xml:space="preserve"> since they do not contribute </w:t>
      </w:r>
      <w:r w:rsidR="0029180E" w:rsidRPr="00C66CDF">
        <w:t xml:space="preserve">any additional meaning or context to the document. Filtering these values can improve the accuracy of the </w:t>
      </w:r>
      <w:r w:rsidR="00BE5712" w:rsidRPr="00C66CDF">
        <w:t xml:space="preserve">overall process. </w:t>
      </w:r>
    </w:p>
    <w:p w14:paraId="7287A9AB" w14:textId="77777777" w:rsidR="00D0712D" w:rsidRPr="00C66CDF" w:rsidRDefault="00D0712D" w:rsidP="006A4352">
      <w:pPr>
        <w:spacing w:line="360" w:lineRule="auto"/>
      </w:pPr>
    </w:p>
    <w:p w14:paraId="600A48CF" w14:textId="47127F49" w:rsidR="00D0712D" w:rsidRPr="00C66CDF" w:rsidRDefault="008401CE" w:rsidP="006A4352">
      <w:pPr>
        <w:spacing w:line="360" w:lineRule="auto"/>
      </w:pPr>
      <w:r w:rsidRPr="00C66CDF">
        <w:t>Through</w:t>
      </w:r>
      <w:r w:rsidR="00846416" w:rsidRPr="00C66CDF">
        <w:t xml:space="preserve"> filtering stop words, the </w:t>
      </w:r>
      <w:r w:rsidR="002D5446" w:rsidRPr="00C66CDF">
        <w:t xml:space="preserve">word list can now be considered clean, as it contains only lemmas that </w:t>
      </w:r>
      <w:r w:rsidR="0023583D" w:rsidRPr="00C66CDF">
        <w:t>influence</w:t>
      </w:r>
      <w:r w:rsidRPr="00C66CDF">
        <w:t xml:space="preserve"> the meaning of the </w:t>
      </w:r>
      <w:r w:rsidR="009E5E14" w:rsidRPr="00C66CDF">
        <w:t>document and</w:t>
      </w:r>
      <w:r w:rsidR="009E1244" w:rsidRPr="00C66CDF">
        <w:t xml:space="preserve"> can be</w:t>
      </w:r>
      <w:r w:rsidR="00DD7DB4" w:rsidRPr="00C66CDF">
        <w:t xml:space="preserve"> used for the </w:t>
      </w:r>
      <w:r w:rsidR="00DD7DB4" w:rsidRPr="00C66CDF">
        <w:rPr>
          <w:i/>
          <w:iCs/>
        </w:rPr>
        <w:t>dependency parsing process</w:t>
      </w:r>
      <w:r w:rsidR="00DD7DB4" w:rsidRPr="00C66CDF">
        <w:t xml:space="preserve">. </w:t>
      </w:r>
      <w:r w:rsidR="000A3800" w:rsidRPr="00C66CDF">
        <w:t>During th</w:t>
      </w:r>
      <w:r w:rsidR="005905EE" w:rsidRPr="00C66CDF">
        <w:t xml:space="preserve">e process, the structure of </w:t>
      </w:r>
      <w:r w:rsidR="00DE1B29" w:rsidRPr="00C66CDF">
        <w:t>a</w:t>
      </w:r>
      <w:r w:rsidR="005905EE" w:rsidRPr="00C66CDF">
        <w:t xml:space="preserve"> sentence can be broken down into its basic form, from Sentences to Noun phrase and Verb phrase, to </w:t>
      </w:r>
      <w:r w:rsidR="00C1751E" w:rsidRPr="00C66CDF">
        <w:t>Verb and Determin</w:t>
      </w:r>
      <w:r w:rsidR="005C7A67" w:rsidRPr="00C66CDF">
        <w:t>er</w:t>
      </w:r>
      <w:r w:rsidR="00C1751E" w:rsidRPr="00C66CDF">
        <w:t>, etc</w:t>
      </w:r>
      <w:r w:rsidR="00DE1B29" w:rsidRPr="00C66CDF">
        <w:t xml:space="preserve">. </w:t>
      </w:r>
      <w:r w:rsidR="00AD25CE" w:rsidRPr="00C66CDF">
        <w:t>Th</w:t>
      </w:r>
      <w:r w:rsidR="00EE7E30" w:rsidRPr="00C66CDF">
        <w:t>e sentence is parsed, creating a tree like structure</w:t>
      </w:r>
      <w:r w:rsidR="007E59F7" w:rsidRPr="00C66CDF">
        <w:t xml:space="preserve"> with each</w:t>
      </w:r>
      <w:r w:rsidR="00B60491" w:rsidRPr="00C66CDF">
        <w:t xml:space="preserve"> lower</w:t>
      </w:r>
      <w:r w:rsidR="007E59F7" w:rsidRPr="00C66CDF">
        <w:t xml:space="preserve"> layer being more specific </w:t>
      </w:r>
      <w:r w:rsidR="00B60491" w:rsidRPr="00C66CDF">
        <w:t xml:space="preserve">than the </w:t>
      </w:r>
      <w:r w:rsidR="00B77AD9" w:rsidRPr="00C66CDF">
        <w:t>one</w:t>
      </w:r>
      <w:r w:rsidR="00B60491" w:rsidRPr="00C66CDF">
        <w:t xml:space="preserve"> above it</w:t>
      </w:r>
      <w:r w:rsidR="004D0494" w:rsidRPr="00C66CDF">
        <w:t>.</w:t>
      </w:r>
    </w:p>
    <w:p w14:paraId="2E7569A0" w14:textId="77777777" w:rsidR="0071036A" w:rsidRPr="00C66CDF" w:rsidRDefault="0071036A" w:rsidP="006A4352">
      <w:pPr>
        <w:spacing w:line="360" w:lineRule="auto"/>
      </w:pPr>
    </w:p>
    <w:p w14:paraId="2AC4C2DB" w14:textId="5E8B26DF" w:rsidR="0019252A" w:rsidRPr="00C66CDF" w:rsidRDefault="0019252A" w:rsidP="0019252A">
      <w:pPr>
        <w:spacing w:line="360" w:lineRule="auto"/>
      </w:pPr>
      <w:r w:rsidRPr="00C66CDF">
        <w:rPr>
          <w:i/>
          <w:iCs/>
        </w:rPr>
        <w:t>Part-of-speech tagging</w:t>
      </w:r>
      <w:r w:rsidR="00A66DD5" w:rsidRPr="00C66CDF">
        <w:t xml:space="preserve"> improves upon the dependency parsing functionality </w:t>
      </w:r>
      <w:r w:rsidR="008E0239" w:rsidRPr="00C66CDF">
        <w:t>by assi</w:t>
      </w:r>
      <w:r w:rsidR="002A42A2" w:rsidRPr="00C66CDF">
        <w:t>gning a part-of-speech label to each sequence of words</w:t>
      </w:r>
      <w:r w:rsidR="00255A93"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E67181" w:rsidRPr="00C66CDF">
        <w:t xml:space="preserve">Tags can be divided into </w:t>
      </w:r>
      <w:r w:rsidR="00E67181" w:rsidRPr="00C66CDF">
        <w:rPr>
          <w:i/>
          <w:iCs/>
        </w:rPr>
        <w:t>closed class</w:t>
      </w:r>
      <w:r w:rsidR="00E67181" w:rsidRPr="00C66CDF">
        <w:t xml:space="preserve"> words, which a</w:t>
      </w:r>
      <w:r w:rsidR="00D47719" w:rsidRPr="00C66CDF">
        <w:t xml:space="preserve">re frequent and ambiguous, and </w:t>
      </w:r>
      <w:r w:rsidR="00D47719" w:rsidRPr="00C66CDF">
        <w:rPr>
          <w:i/>
          <w:iCs/>
        </w:rPr>
        <w:t>open-class</w:t>
      </w:r>
      <w:r w:rsidR="00D47719" w:rsidRPr="00C66CDF">
        <w:t xml:space="preserve"> word</w:t>
      </w:r>
      <w:r w:rsidR="00FF1A48" w:rsidRPr="00C66CDF">
        <w:t xml:space="preserve">s, which are </w:t>
      </w:r>
      <w:r w:rsidR="00342487" w:rsidRPr="00C66CDF">
        <w:t>divided differently depending on the set of tags that is being used. Typically, a tag set can include</w:t>
      </w:r>
      <w:r w:rsidR="00AE0046" w:rsidRPr="00C66CDF">
        <w:t xml:space="preserve"> tags such as Nouns, Verbs, adjectives, etc. </w:t>
      </w:r>
      <w:r w:rsidR="004D0494" w:rsidRPr="00C66CDF">
        <w:t>The result from both dependency parsing and part-of-speech tagging can be seen from the</w:t>
      </w:r>
      <w:r w:rsidR="00797F50"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797F50" w:rsidRPr="00C66CDF">
        <w:t>Figure 2</w:t>
      </w:r>
      <w:r w:rsidR="00797F50" w:rsidRPr="00C66CDF">
        <w:noBreakHyphen/>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0F96707D" w:rsidR="0071036A" w:rsidRPr="00C66CDF" w:rsidRDefault="0011485F" w:rsidP="0011485F">
      <w:pPr>
        <w:pStyle w:val="Caption"/>
      </w:pPr>
      <w:bookmarkStart w:id="111" w:name="_Ref170905320"/>
      <w:bookmarkStart w:id="112" w:name="_Toc169634966"/>
      <w:bookmarkStart w:id="113" w:name="_Toc171058915"/>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bookmarkEnd w:id="111"/>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12"/>
      <w:bookmarkEnd w:id="113"/>
      <w:r w:rsidRPr="00C66CDF">
        <w:fldChar w:fldCharType="end"/>
      </w:r>
    </w:p>
    <w:p w14:paraId="5A1083F4" w14:textId="4A0D2B12" w:rsidR="00311994" w:rsidRPr="00C66CDF" w:rsidRDefault="572F6B5D" w:rsidP="00AA5BE9">
      <w:pPr>
        <w:pStyle w:val="Heading2"/>
      </w:pPr>
      <w:bookmarkStart w:id="114" w:name="_Toc171058876"/>
      <w:r w:rsidRPr="00C66CDF">
        <w:t>Overview of Text Summarization</w:t>
      </w:r>
      <w:bookmarkEnd w:id="114"/>
    </w:p>
    <w:p w14:paraId="660C4D8C" w14:textId="77777777" w:rsidR="003A45B6" w:rsidRPr="00C66CDF" w:rsidRDefault="003A45B6" w:rsidP="00D03616">
      <w:pPr>
        <w:spacing w:line="360" w:lineRule="auto"/>
      </w:pPr>
    </w:p>
    <w:p w14:paraId="06D6408A" w14:textId="57D458C5" w:rsidR="00EE49C0" w:rsidRPr="00C66CDF" w:rsidRDefault="00FD6475" w:rsidP="00D03616">
      <w:pPr>
        <w:spacing w:line="360" w:lineRule="auto"/>
      </w:pPr>
      <w:r w:rsidRPr="00C66CDF">
        <w:t xml:space="preserve">Text summarization, as the name suggests, is the process of parsing a single or multiple documents </w:t>
      </w:r>
      <w:r w:rsidR="00C40690" w:rsidRPr="00C66CDF">
        <w:t xml:space="preserve">and </w:t>
      </w:r>
      <w:r w:rsidR="00A23B13" w:rsidRPr="00C66CDF">
        <w:t>constructing</w:t>
      </w:r>
      <w:r w:rsidR="00C40690" w:rsidRPr="00C66CDF">
        <w:t xml:space="preserve"> a summary for each respective document. </w:t>
      </w:r>
      <w:r w:rsidR="001337DE" w:rsidRPr="00C66CDF">
        <w:t xml:space="preserve">Applications </w:t>
      </w:r>
      <w:r w:rsidR="0082023B" w:rsidRPr="00C66CDF">
        <w:t>of this</w:t>
      </w:r>
      <w:r w:rsidR="001337DE" w:rsidRPr="00C66CDF">
        <w:t xml:space="preserve"> system are widely available</w:t>
      </w:r>
      <w:r w:rsidR="009E141C" w:rsidRPr="00C66CDF">
        <w:t xml:space="preserve">, from summarization of news, opinion, sentiment, story and novels to scientific paper summaries </w:t>
      </w:r>
      <w:r w:rsidR="0082023B" w:rsidRPr="00C66CDF">
        <w:t xml:space="preserve">in all fields. </w:t>
      </w:r>
    </w:p>
    <w:p w14:paraId="37DD5B6E" w14:textId="77777777" w:rsidR="00EE49C0" w:rsidRPr="00C66CDF" w:rsidRDefault="00EE49C0" w:rsidP="00D03616">
      <w:pPr>
        <w:spacing w:line="360" w:lineRule="auto"/>
      </w:pPr>
    </w:p>
    <w:p w14:paraId="0C191795" w14:textId="24AC1566" w:rsidR="00495A5F" w:rsidRPr="00C66CDF" w:rsidRDefault="00EF418F" w:rsidP="00311994">
      <w:pPr>
        <w:spacing w:line="360" w:lineRule="auto"/>
      </w:pPr>
      <w:r w:rsidRPr="00C66CDF">
        <w:t xml:space="preserve">The general framework of the system involves a pre-processing step, </w:t>
      </w:r>
      <w:r w:rsidR="00A23B13" w:rsidRPr="00C66CDF">
        <w:t xml:space="preserve">a processing step and a post-processing step with the final step being optional in some cases. </w:t>
      </w:r>
      <w:r w:rsidR="00A418C9" w:rsidRPr="00C66CDF">
        <w:t>Text summarization system can be classified based on many of its aspects</w:t>
      </w:r>
      <w:r w:rsidR="007A49A0" w:rsidRPr="00C66CDF">
        <w:t xml:space="preserve"> including input size</w:t>
      </w:r>
      <w:r w:rsidR="007A1766" w:rsidRPr="00C66CDF">
        <w:t xml:space="preserve"> (single-document or multi-document)</w:t>
      </w:r>
      <w:r w:rsidR="007A49A0" w:rsidRPr="00C66CDF">
        <w:t>, approach</w:t>
      </w:r>
      <w:r w:rsidR="007A1766" w:rsidRPr="00C66CDF">
        <w:t xml:space="preserve"> (</w:t>
      </w:r>
      <w:r w:rsidR="00542C19" w:rsidRPr="00C66CDF">
        <w:t>extractive, subtractive, or hybrid)</w:t>
      </w:r>
      <w:r w:rsidR="007A49A0" w:rsidRPr="00C66CDF">
        <w:t>, nature of output summary</w:t>
      </w:r>
      <w:r w:rsidR="00542C19" w:rsidRPr="00C66CDF">
        <w:t xml:space="preserve"> (generic-based or </w:t>
      </w:r>
      <w:r w:rsidR="001D12CA" w:rsidRPr="00C66CDF">
        <w:t>query-based)</w:t>
      </w:r>
      <w:r w:rsidR="007A49A0" w:rsidRPr="00C66CDF">
        <w:t>, language</w:t>
      </w:r>
      <w:r w:rsidR="001D12CA" w:rsidRPr="00C66CDF">
        <w:t xml:space="preserve"> (monolingual, multilingual, or cross-lingual)</w:t>
      </w:r>
      <w:r w:rsidR="007A49A0" w:rsidRPr="00C66CDF">
        <w:t xml:space="preserve">, </w:t>
      </w:r>
      <w:r w:rsidR="007A1766" w:rsidRPr="00C66CDF">
        <w:t>type</w:t>
      </w:r>
      <w:r w:rsidR="001D12CA" w:rsidRPr="00C66CDF">
        <w:t xml:space="preserve"> </w:t>
      </w:r>
      <w:r w:rsidR="001D12CA" w:rsidRPr="00C66CDF">
        <w:lastRenderedPageBreak/>
        <w:t>(</w:t>
      </w:r>
      <w:r w:rsidR="00BD475C" w:rsidRPr="00C66CDF">
        <w:t>headline, sentence-level, highlights, or full summary)</w:t>
      </w:r>
      <w:r w:rsidR="007A1766" w:rsidRPr="00C66CDF">
        <w:t xml:space="preserve">, domain </w:t>
      </w:r>
      <w:r w:rsidR="00F52533" w:rsidRPr="00C66CDF">
        <w:t>(generic or domain specific)</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7E02A5" w:rsidRPr="00C66CDF">
        <w:t>Figure 2</w:t>
      </w:r>
      <w:r w:rsidR="007E02A5" w:rsidRPr="00C66CDF">
        <w:noBreakHyphen/>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6FE0BD85" w:rsidR="00821404" w:rsidRPr="00C66CDF" w:rsidRDefault="00821404" w:rsidP="00821404">
      <w:pPr>
        <w:pStyle w:val="Caption"/>
      </w:pPr>
      <w:bookmarkStart w:id="115" w:name="_Ref170905336"/>
      <w:bookmarkStart w:id="116" w:name="_Toc171058916"/>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15"/>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16"/>
      <w:r w:rsidRPr="00C66CDF">
        <w:fldChar w:fldCharType="end"/>
      </w:r>
    </w:p>
    <w:p w14:paraId="1D4B39E2" w14:textId="54353BCC" w:rsidR="00625A60" w:rsidRPr="00C66CDF" w:rsidRDefault="009E353D" w:rsidP="00625A60">
      <w:pPr>
        <w:pStyle w:val="Heading3"/>
      </w:pPr>
      <w:bookmarkStart w:id="117" w:name="_Toc171058877"/>
      <w:r w:rsidRPr="00C66CDF">
        <w:t>Extractive text summarization</w:t>
      </w:r>
      <w:bookmarkEnd w:id="117"/>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54C7309" w:rsidR="00F51DF8" w:rsidRPr="00C66CDF" w:rsidRDefault="000627C4" w:rsidP="00D14622">
      <w:pPr>
        <w:spacing w:line="360" w:lineRule="auto"/>
      </w:pPr>
      <w:r w:rsidRPr="00C66CDF">
        <w:t>Due to only reusing words from the original text, s</w:t>
      </w:r>
      <w:r w:rsidR="00F51DF8" w:rsidRPr="00C66CDF">
        <w:t xml:space="preserve">ome advantages </w:t>
      </w:r>
      <w:r w:rsidR="000F3551" w:rsidRPr="00C66CDF">
        <w:t xml:space="preserve">that </w:t>
      </w:r>
      <w:r w:rsidR="00F51DF8" w:rsidRPr="00C66CDF">
        <w:t>th</w:t>
      </w:r>
      <w:r w:rsidR="007E039A" w:rsidRPr="00C66CDF">
        <w:t>is</w:t>
      </w:r>
      <w:r w:rsidR="00F51DF8" w:rsidRPr="00C66CDF">
        <w:t xml:space="preserve"> approach </w:t>
      </w:r>
      <w:r w:rsidR="007E039A" w:rsidRPr="00C66CDF">
        <w:t xml:space="preserve">may provide </w:t>
      </w:r>
      <w:r w:rsidR="000F3551" w:rsidRPr="00C66CDF">
        <w:t xml:space="preserve">include </w:t>
      </w:r>
      <w:r w:rsidR="007A2BA8" w:rsidRPr="00C66CDF">
        <w:t xml:space="preserve">having faster response time in comparison with </w:t>
      </w:r>
      <w:r w:rsidRPr="00C66CDF">
        <w:t>a</w:t>
      </w:r>
      <w:r w:rsidR="007A2BA8" w:rsidRPr="00C66CDF">
        <w:t xml:space="preserve">bstractive text summarization </w:t>
      </w:r>
      <w:r w:rsidR="006829BE" w:rsidRPr="00C66CDF">
        <w:t>techniques and</w:t>
      </w:r>
      <w:r w:rsidRPr="00C66CDF">
        <w:t xml:space="preserve"> </w:t>
      </w:r>
      <w:r w:rsidR="006829BE" w:rsidRPr="00C66CDF">
        <w:t xml:space="preserve">having higher accuracy in its output. However, </w:t>
      </w:r>
      <w:r w:rsidR="0090790E" w:rsidRPr="00C66CDF">
        <w:t>for the</w:t>
      </w:r>
      <w:r w:rsidR="006829BE" w:rsidRPr="00C66CDF">
        <w:t xml:space="preserve"> same reason, some </w:t>
      </w:r>
      <w:r w:rsidR="00B11C97" w:rsidRPr="00C66CDF">
        <w:t xml:space="preserve">disadvantages of the techniques were created. The resulting text can contain redundancy due to </w:t>
      </w:r>
      <w:r w:rsidR="00A079A5" w:rsidRPr="00C66CDF">
        <w:t>having two closely</w:t>
      </w:r>
      <w:r w:rsidR="007E6414" w:rsidRPr="00C66CDF">
        <w:t>-related-in-</w:t>
      </w:r>
      <w:r w:rsidR="00A079A5" w:rsidRPr="00C66CDF">
        <w:t xml:space="preserve">meaning sentences </w:t>
      </w:r>
      <w:r w:rsidR="007E6414" w:rsidRPr="00C66CDF">
        <w:t>included</w:t>
      </w:r>
      <w:r w:rsidR="00485594" w:rsidRPr="00C66CDF">
        <w:t xml:space="preserve">. Chosen sentences may also be too lengthy </w:t>
      </w:r>
      <w:r w:rsidR="007E6414" w:rsidRPr="00C66CDF">
        <w:t xml:space="preserve">to serve as a summary or the chosen sentence may lack the required context that is necessary </w:t>
      </w:r>
      <w:r w:rsidR="00265A26" w:rsidRPr="00C66CDF">
        <w:t xml:space="preserve">for the reader </w:t>
      </w:r>
      <w:r w:rsidR="007E6414" w:rsidRPr="00C66CDF">
        <w:t xml:space="preserve">to fully </w:t>
      </w:r>
      <w:r w:rsidR="00265A26" w:rsidRPr="00C66CDF">
        <w:t xml:space="preserve">comprehend the summary. Additionally, sentences </w:t>
      </w:r>
      <w:r w:rsidR="00AC508E" w:rsidRPr="00C66CDF">
        <w:t xml:space="preserve">with different temporal status may conflict with each other when included in the same paragraph. </w:t>
      </w:r>
      <w:r w:rsidR="00460E52" w:rsidRPr="00C66CDF">
        <w:t xml:space="preserve">Some notable </w:t>
      </w:r>
      <w:r w:rsidR="00D44B0F" w:rsidRPr="00C66CDF">
        <w:t xml:space="preserve">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49B1C4A4"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C66CDF" w:rsidRPr="00C66CDF">
        <w:t>Figure 2</w:t>
      </w:r>
      <w:r w:rsidR="00C66CDF" w:rsidRPr="00C66CDF">
        <w:noBreakHyphen/>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60875CDA" w:rsidR="00460E52" w:rsidRPr="00C66CDF" w:rsidRDefault="00FC2AF6" w:rsidP="00460E52">
      <w:pPr>
        <w:pStyle w:val="Caption"/>
      </w:pPr>
      <w:bookmarkStart w:id="118" w:name="_Ref170905346"/>
      <w:bookmarkStart w:id="119" w:name="_Toc169634967"/>
      <w:bookmarkStart w:id="120" w:name="_Toc171058917"/>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18"/>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19"/>
      <w:bookmarkEnd w:id="120"/>
      <w:r w:rsidRPr="00C66CDF">
        <w:fldChar w:fldCharType="end"/>
      </w:r>
    </w:p>
    <w:p w14:paraId="7A6D9574" w14:textId="5E513898" w:rsidR="00491E9A" w:rsidRPr="00C66CDF" w:rsidRDefault="009E353D" w:rsidP="00491E9A">
      <w:pPr>
        <w:pStyle w:val="Heading3"/>
      </w:pPr>
      <w:bookmarkStart w:id="121" w:name="_Toc171058878"/>
      <w:r w:rsidRPr="00C66CDF">
        <w:t>Abstractive text summarization</w:t>
      </w:r>
      <w:bookmarkEnd w:id="121"/>
    </w:p>
    <w:p w14:paraId="13E866DA" w14:textId="77777777" w:rsidR="00AC508E" w:rsidRPr="00C66CDF" w:rsidRDefault="00AC508E" w:rsidP="00AC508E">
      <w:pPr>
        <w:spacing w:line="360" w:lineRule="auto"/>
      </w:pPr>
    </w:p>
    <w:p w14:paraId="0589D217" w14:textId="652F3F31"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995BAF" w:rsidRPr="00C66CDF">
        <w:t>Similar to</w:t>
      </w:r>
      <w:r w:rsidR="00A7724A" w:rsidRPr="00C66CDF">
        <w:t xml:space="preserve"> the extractive text summarization, </w:t>
      </w:r>
      <w:r w:rsidR="00DE3D95" w:rsidRPr="00C66CDF">
        <w:t xml:space="preserve">multiple different approaches can be used to </w:t>
      </w:r>
      <w:r w:rsidR="008932CA" w:rsidRPr="00C66CDF">
        <w:t>the summary generation process, ranging from graph-based, tree-based, template-based,</w:t>
      </w:r>
      <w:r w:rsidR="000C7C89" w:rsidRPr="00C66CDF">
        <w:t xml:space="preserve"> </w:t>
      </w:r>
      <w:r w:rsidR="00491E9A" w:rsidRPr="00C66CDF">
        <w:t>machine</w:t>
      </w:r>
      <w:r w:rsidR="000C7C89" w:rsidRPr="00C66CDF">
        <w:t>-learning-based, etc.</w:t>
      </w:r>
    </w:p>
    <w:p w14:paraId="4DB75EF1" w14:textId="77777777" w:rsidR="00A33C5D" w:rsidRPr="00C66CDF" w:rsidRDefault="00A33C5D" w:rsidP="00AC508E">
      <w:pPr>
        <w:spacing w:line="360" w:lineRule="auto"/>
      </w:pPr>
    </w:p>
    <w:p w14:paraId="4B77CE43" w14:textId="3A9A21D5" w:rsidR="00A33C5D" w:rsidRPr="00C66CDF" w:rsidRDefault="000A7782" w:rsidP="00AC508E">
      <w:pPr>
        <w:spacing w:line="360" w:lineRule="auto"/>
      </w:pPr>
      <w:r w:rsidRPr="00C66CDF">
        <w:t xml:space="preserve">An abstractive text summarization system can generate 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 xml:space="preserve">more similar to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5D61202D"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C66CDF" w:rsidRPr="00C66CDF">
        <w:t>Figure 2</w:t>
      </w:r>
      <w:r w:rsidR="00C66CDF" w:rsidRPr="00C66CDF">
        <w:noBreakHyphen/>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780B8139" w:rsidR="00491E9A" w:rsidRPr="00C66CDF" w:rsidRDefault="004D3A28" w:rsidP="00491E9A">
      <w:pPr>
        <w:pStyle w:val="Caption"/>
      </w:pPr>
      <w:bookmarkStart w:id="122" w:name="_Ref170905375"/>
      <w:bookmarkStart w:id="123" w:name="_Toc169634968"/>
      <w:bookmarkStart w:id="124" w:name="_Toc171058918"/>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bookmarkEnd w:id="122"/>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3"/>
      <w:bookmarkEnd w:id="124"/>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25" w:name="_Toc171058879"/>
      <w:r w:rsidRPr="00C66CDF">
        <w:t>Machine-learning-based Summary Generation</w:t>
      </w:r>
      <w:bookmarkEnd w:id="125"/>
    </w:p>
    <w:p w14:paraId="353C8025" w14:textId="77777777" w:rsidR="00491E9A" w:rsidRPr="00C66CDF" w:rsidRDefault="00491E9A" w:rsidP="00491E9A"/>
    <w:p w14:paraId="58636879" w14:textId="5C76D470"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F25C75" w:rsidRPr="00C66CDF">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F25C75" w:rsidRPr="00C66CDF">
        <w:t>[8]</w:t>
      </w:r>
      <w:r w:rsidR="005C641A" w:rsidRPr="00C66CDF">
        <w:fldChar w:fldCharType="end"/>
      </w:r>
      <w:r w:rsidR="00285481" w:rsidRPr="00C66CDF">
        <w:t>,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F25C75" w:rsidRPr="00C66CDF">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F25C75" w:rsidRPr="00C66CDF">
        <w:t>[9]</w:t>
      </w:r>
      <w:r w:rsidR="00285481" w:rsidRPr="00C66CDF">
        <w:fldChar w:fldCharType="end"/>
      </w:r>
      <w:r w:rsidRPr="00C66CDF">
        <w:t xml:space="preserve"> </w:t>
      </w:r>
      <w:r w:rsidR="004829B0" w:rsidRPr="00C66CDF">
        <w:t xml:space="preserve">have continuously improve the process of text summarizations. </w:t>
      </w:r>
    </w:p>
    <w:p w14:paraId="7800DB99" w14:textId="77777777" w:rsidR="004829B0" w:rsidRPr="00C66CDF" w:rsidRDefault="004829B0" w:rsidP="00255A93">
      <w:pPr>
        <w:spacing w:line="360" w:lineRule="auto"/>
      </w:pPr>
    </w:p>
    <w:p w14:paraId="50ECB673" w14:textId="05032C11" w:rsidR="00A11D1E" w:rsidRPr="00C66CDF" w:rsidRDefault="00F148BC" w:rsidP="00255A93">
      <w:pPr>
        <w:spacing w:line="360" w:lineRule="auto"/>
      </w:pPr>
      <w:r w:rsidRPr="00C66CDF">
        <w:t>Following the development of pretrained models, utilizing trained and optimized models has become trivial due to the reduction in training time required for these models</w:t>
      </w:r>
      <w:r w:rsidR="00A11D1E" w:rsidRPr="00C66CDF">
        <w:t xml:space="preserve">. This is especially relevant in cases where resources are limited such as laptops or lightweight </w:t>
      </w:r>
      <w:r w:rsidR="000E6AB5" w:rsidRPr="00C66CDF">
        <w:t>servers</w:t>
      </w:r>
      <w:r w:rsidR="00A11D1E" w:rsidRPr="00C66CDF">
        <w:t xml:space="preserve">. </w:t>
      </w:r>
      <w:r w:rsidR="000E6AB5" w:rsidRPr="00C66CDF">
        <w:t xml:space="preserve">The primary method in which this is achieved is through a method known as transferred learning </w:t>
      </w:r>
      <w:r w:rsidR="000E6AB5" w:rsidRPr="00C66CDF">
        <w:fldChar w:fldCharType="begin"/>
      </w:r>
      <w:r w:rsidR="00F25C75" w:rsidRPr="00C66CDF">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F25C75" w:rsidRPr="00C66CDF">
        <w:t>[10]</w:t>
      </w:r>
      <w:r w:rsidR="000E6AB5" w:rsidRPr="00C66CDF">
        <w:fldChar w:fldCharType="end"/>
      </w:r>
      <w:r w:rsidR="000E6AB5" w:rsidRPr="00C66CDF">
        <w:t>. Inspired by how humans acquire new knowledge by applying and adapting old one, AI model are trained in a two-phase framework</w:t>
      </w:r>
      <w:r w:rsidR="00C052A5" w:rsidRPr="00C66CDF">
        <w:t xml:space="preserve"> </w:t>
      </w:r>
      <w:r w:rsidR="00C052A5" w:rsidRPr="00C66CDF">
        <w:fldChar w:fldCharType="begin"/>
      </w:r>
      <w:r w:rsidR="00F25C75" w:rsidRPr="00C66CDF">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F25C75" w:rsidRPr="00C66CDF">
        <w:t>[11]</w:t>
      </w:r>
      <w:r w:rsidR="00C052A5" w:rsidRPr="00C66CDF">
        <w:fldChar w:fldCharType="end"/>
      </w:r>
      <w:r w:rsidR="000E6AB5" w:rsidRPr="00C66CDF">
        <w:t>, with the first being pre-training, allowing for the model to obtain knowledge from large labeled datasets, and the second being finetuning</w:t>
      </w:r>
      <w:r w:rsidR="00C052A5" w:rsidRPr="00C66CDF">
        <w:t xml:space="preserve"> which allow a model to adjust to a specific task with less data required. </w:t>
      </w:r>
      <w:r w:rsidR="00A035DE" w:rsidRPr="00C66CDF">
        <w:t xml:space="preserve"> </w:t>
      </w:r>
    </w:p>
    <w:p w14:paraId="776B4D7E" w14:textId="77777777" w:rsidR="00C90649" w:rsidRPr="00C66CDF" w:rsidRDefault="00C90649" w:rsidP="00255A93">
      <w:pPr>
        <w:spacing w:line="360" w:lineRule="auto"/>
      </w:pPr>
    </w:p>
    <w:p w14:paraId="44605B09" w14:textId="08253BB1" w:rsidR="00A035DE" w:rsidRPr="00C66CDF" w:rsidRDefault="00C90649" w:rsidP="00255A93">
      <w:pPr>
        <w:spacing w:line="360" w:lineRule="auto"/>
      </w:pPr>
      <w:r w:rsidRPr="00C66CDF">
        <w:t xml:space="preserve">Amongst the models, </w:t>
      </w:r>
      <w:r w:rsidR="00285481" w:rsidRPr="00C66CDF">
        <w:t>three, which are possible to be run in a local environment efficiently, were chosen for this purpose. This includes the Falcon AI</w:t>
      </w:r>
      <w:r w:rsidR="005C641A" w:rsidRPr="00C66CDF">
        <w:t>’s</w:t>
      </w:r>
      <w:r w:rsidR="00285481" w:rsidRPr="00C66CDF">
        <w:t xml:space="preserve"> </w:t>
      </w:r>
      <w:r w:rsidR="005C641A" w:rsidRPr="00C66CDF">
        <w:t>t</w:t>
      </w:r>
      <w:r w:rsidR="00285481" w:rsidRPr="00C66CDF">
        <w:t>ext</w:t>
      </w:r>
      <w:r w:rsidR="005C641A" w:rsidRPr="00C66CDF">
        <w:t>-s</w:t>
      </w:r>
      <w:r w:rsidR="00285481" w:rsidRPr="00C66CDF">
        <w:t xml:space="preserve">ummarization model </w:t>
      </w:r>
      <w:r w:rsidR="00285481" w:rsidRPr="00C66CDF">
        <w:fldChar w:fldCharType="begin"/>
      </w:r>
      <w:r w:rsidR="00F25C75" w:rsidRPr="00C66CDF">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F25C75" w:rsidRPr="00C66CDF">
        <w:t>[12]</w:t>
      </w:r>
      <w:r w:rsidR="00285481" w:rsidRPr="00C66CDF">
        <w:fldChar w:fldCharType="end"/>
      </w:r>
      <w:r w:rsidR="00285481" w:rsidRPr="00C66CDF">
        <w:t xml:space="preserve"> (a T5-based model), the Facebook</w:t>
      </w:r>
      <w:r w:rsidR="005C641A" w:rsidRPr="00C66CDF">
        <w:t>’s</w:t>
      </w:r>
      <w:r w:rsidR="00285481" w:rsidRPr="00C66CDF">
        <w:t xml:space="preserve"> </w:t>
      </w:r>
      <w:r w:rsidR="005C641A" w:rsidRPr="00C66CDF">
        <w:t xml:space="preserve">bart-large-cnn model </w:t>
      </w:r>
      <w:r w:rsidR="00762697" w:rsidRPr="00C66CDF">
        <w:fldChar w:fldCharType="begin"/>
      </w:r>
      <w:r w:rsidR="00417A00" w:rsidRPr="00C66CDF">
        <w:instrText xml:space="preserve"> ADDIN ZOTERO_ITEM CSL_CITATION {"citationID":"w40M7r8Z","properties":{"formattedCitation":"[13]","plainCitation":"[13]","noteIndex":0},"citationItems":[{"id":"D32bksFj/QnOZKzvY","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F25C75" w:rsidRPr="00C66CDF">
        <w:t>[13]</w:t>
      </w:r>
      <w:r w:rsidR="00762697" w:rsidRPr="00C66CDF">
        <w:fldChar w:fldCharType="end"/>
      </w:r>
      <w:r w:rsidR="00762697" w:rsidRPr="00C66CDF">
        <w:t xml:space="preserve"> </w:t>
      </w:r>
      <w:r w:rsidR="005C641A" w:rsidRPr="00C66CDF">
        <w:t>(a BART-based model).</w:t>
      </w:r>
      <w:r w:rsidR="001B24A1" w:rsidRPr="00C66CDF">
        <w:t xml:space="preserve"> </w:t>
      </w:r>
      <w:r w:rsidR="00776332" w:rsidRPr="00C66CDF">
        <w:t xml:space="preserve">Even though another model which is not suitable for this use case, a relatively large </w:t>
      </w:r>
      <w:r w:rsidR="001B24A1" w:rsidRPr="00C66CDF">
        <w:t xml:space="preserve">model was chosen </w:t>
      </w:r>
      <w:r w:rsidR="00776332" w:rsidRPr="00C66CDF">
        <w:t>to for the benchmark, which was the Stability AI’s stablelm-2-1_6b model</w:t>
      </w:r>
      <w:r w:rsidR="00B60978" w:rsidRPr="00C66CDF">
        <w:t xml:space="preserve"> </w:t>
      </w:r>
      <w:r w:rsidR="00B60978" w:rsidRPr="00C66CDF">
        <w:fldChar w:fldCharType="begin"/>
      </w:r>
      <w:r w:rsidR="00B60978" w:rsidRPr="00C66CDF">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B60978" w:rsidRPr="00C66CDF">
        <w:t>[14]</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06DC3C7F" w:rsidR="00913743" w:rsidRPr="00C66CDF" w:rsidRDefault="00E95485" w:rsidP="00913743">
      <w:pPr>
        <w:spacing w:line="360" w:lineRule="auto"/>
      </w:pPr>
      <w:r w:rsidRPr="00C66CDF">
        <w:lastRenderedPageBreak/>
        <w:t xml:space="preserve">As these models are pretrained, the dataset that was used also differs between each models. While some models were trained mostly on one dataset, others used multiple simultaneously. </w:t>
      </w:r>
      <w:r w:rsidR="00137E55" w:rsidRPr="00C66CDF">
        <w:t>For instance, Facebook’s bart-large-cnn model</w:t>
      </w:r>
      <w:r w:rsidR="00913743" w:rsidRPr="00C66CDF">
        <w:t>’s base BART model</w:t>
      </w:r>
      <w:r w:rsidR="00137E55" w:rsidRPr="00C66CDF">
        <w:t xml:space="preserve"> was </w:t>
      </w:r>
      <w:r w:rsidR="00913743" w:rsidRPr="00C66CDF">
        <w:t xml:space="preserve">pretrained on a large corpus using a denoising autoencoder method. BART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B60978" w:rsidRPr="00C66CDF">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B60978" w:rsidRPr="00C66CDF">
        <w:t>[15], [16]</w:t>
      </w:r>
      <w:r w:rsidR="00417A00" w:rsidRPr="00C66CDF">
        <w:fldChar w:fldCharType="end"/>
      </w:r>
      <w:r w:rsidR="00F25FC8" w:rsidRPr="00C66CDF">
        <w:t>)</w:t>
      </w:r>
      <w:r w:rsidR="00B60978" w:rsidRPr="00C66CDF">
        <w:t xml:space="preserve">, which is a </w:t>
      </w:r>
      <w:r w:rsidR="00913743" w:rsidRPr="00C66CDF">
        <w:t xml:space="preserve">. </w:t>
      </w:r>
      <w:r w:rsidR="006720F7" w:rsidRPr="00C66CDF">
        <w:t xml:space="preserve">Falcon AI’s text-summarization model, on the other hand, is finetuned </w:t>
      </w:r>
      <w:r w:rsidR="009A26D1" w:rsidRPr="00C66CDF">
        <w:t>using a variety of documents and their generated summaries. Since text-summarization is fine</w:t>
      </w:r>
      <w:r w:rsidR="00B60978" w:rsidRPr="00C66CDF">
        <w:t>-</w:t>
      </w:r>
      <w:r w:rsidR="009A26D1" w:rsidRPr="00C66CDF">
        <w:t xml:space="preserve">tuned based on Google’s t5-small model </w:t>
      </w:r>
      <w:r w:rsidR="009A26D1" w:rsidRPr="00C66CDF">
        <w:fldChar w:fldCharType="begin"/>
      </w:r>
      <w:r w:rsidR="009A26D1" w:rsidRPr="00C66CDF">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A26D1" w:rsidRPr="00C66CDF">
        <w:t>[9]</w:t>
      </w:r>
      <w:r w:rsidR="009A26D1" w:rsidRPr="00C66CDF">
        <w:fldChar w:fldCharType="end"/>
      </w:r>
      <w:r w:rsidR="009A26D1" w:rsidRPr="00C66CDF">
        <w:t>, the model is pre-trained many datasets,</w:t>
      </w:r>
      <w:r w:rsidR="00B60978" w:rsidRPr="00C66CDF">
        <w:t xml:space="preserve"> some important dataset</w:t>
      </w:r>
      <w:r w:rsidR="009A26D1" w:rsidRPr="00C66CDF">
        <w:t xml:space="preserve"> includ</w:t>
      </w:r>
      <w:r w:rsidR="00B60978" w:rsidRPr="00C66CDF">
        <w:t>es</w:t>
      </w:r>
      <w:r w:rsidR="009A26D1" w:rsidRPr="00C66CDF">
        <w:t>:</w:t>
      </w:r>
    </w:p>
    <w:p w14:paraId="6E09F664" w14:textId="746B6E11" w:rsidR="009A26D1" w:rsidRPr="00C66CDF" w:rsidRDefault="009A26D1" w:rsidP="009A26D1">
      <w:pPr>
        <w:pStyle w:val="ListParagraph"/>
        <w:numPr>
          <w:ilvl w:val="0"/>
          <w:numId w:val="47"/>
        </w:numPr>
        <w:spacing w:line="360" w:lineRule="auto"/>
      </w:pPr>
      <w:r w:rsidRPr="00C66CDF">
        <w:rPr>
          <w:b/>
          <w:bCs/>
        </w:rPr>
        <w:t>C4</w:t>
      </w:r>
      <w:r w:rsidRPr="00C66CDF">
        <w:t xml:space="preserve"> </w:t>
      </w:r>
      <w:r w:rsidR="00B60978" w:rsidRPr="00C66CDF">
        <w:fldChar w:fldCharType="begin"/>
      </w:r>
      <w:r w:rsidR="00B60978" w:rsidRPr="00C66CDF">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B60978" w:rsidRPr="00C66CDF">
        <w:t>[9]</w:t>
      </w:r>
      <w:r w:rsidR="00B60978" w:rsidRPr="00C66CDF">
        <w:fldChar w:fldCharType="end"/>
      </w:r>
      <w:r w:rsidR="00B60978" w:rsidRPr="00C66CDF">
        <w:t xml:space="preserve">: A cleaned version of Common Crawls’ web crawl corpus. </w:t>
      </w:r>
    </w:p>
    <w:p w14:paraId="17E424DE" w14:textId="005352FD" w:rsidR="00B60978" w:rsidRPr="00C66CDF" w:rsidRDefault="00B60978" w:rsidP="009A26D1">
      <w:pPr>
        <w:pStyle w:val="ListParagraph"/>
        <w:numPr>
          <w:ilvl w:val="0"/>
          <w:numId w:val="47"/>
        </w:numPr>
        <w:spacing w:line="360" w:lineRule="auto"/>
      </w:pPr>
      <w:r w:rsidRPr="00C66CDF">
        <w:rPr>
          <w:b/>
          <w:bCs/>
        </w:rPr>
        <w:t>Wiki-DPR</w:t>
      </w:r>
      <w:r w:rsidRPr="00C66CDF">
        <w:t xml:space="preserve"> </w:t>
      </w:r>
      <w:r w:rsidRPr="00C66CDF">
        <w:fldChar w:fldCharType="begin"/>
      </w:r>
      <w:r w:rsidRPr="00C66CDF">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Pr="00C66CDF">
        <w:t>[17]</w:t>
      </w:r>
      <w:r w:rsidRPr="00C66CDF">
        <w:fldChar w:fldCharType="end"/>
      </w:r>
      <w:r w:rsidRPr="00C66CDF">
        <w:t>: contain 21 million passages from Wikipedia.</w:t>
      </w:r>
    </w:p>
    <w:p w14:paraId="283DE81D" w14:textId="77777777" w:rsidR="00E90760" w:rsidRPr="00C66CDF" w:rsidRDefault="00E90760" w:rsidP="00E90760">
      <w:pPr>
        <w:spacing w:line="360" w:lineRule="auto"/>
      </w:pPr>
    </w:p>
    <w:p w14:paraId="36B99371" w14:textId="41A8EEAF" w:rsidR="00B60978" w:rsidRPr="00C66CDF" w:rsidRDefault="00B60978" w:rsidP="00B60978">
      <w:pPr>
        <w:spacing w:line="360" w:lineRule="auto"/>
      </w:pPr>
      <w:r w:rsidRPr="00C66CDF">
        <w:t>As for stablelm-2-1_6b, 3 main datasets were use for the pre-training process, including:</w:t>
      </w:r>
    </w:p>
    <w:p w14:paraId="1DE3A8E3" w14:textId="256F98E0" w:rsidR="00B60978" w:rsidRPr="00C66CDF" w:rsidRDefault="00B60978" w:rsidP="00B60978">
      <w:pPr>
        <w:pStyle w:val="ListParagraph"/>
        <w:numPr>
          <w:ilvl w:val="0"/>
          <w:numId w:val="48"/>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2A0373" w:rsidRPr="00C66CDF">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2A0373" w:rsidRPr="00C66CDF">
        <w:t>[18], [19]</w:t>
      </w:r>
      <w:r w:rsidR="002A0373" w:rsidRPr="00C66CDF">
        <w:fldChar w:fldCharType="end"/>
      </w:r>
      <w:r w:rsidR="002A0373" w:rsidRPr="00C66CDF">
        <w:t>: Consisting of 1.4 million dialogues generated by ChatGPT.</w:t>
      </w:r>
    </w:p>
    <w:p w14:paraId="0A4EF8D6" w14:textId="098B80C3" w:rsidR="002A0373" w:rsidRPr="00C66CDF" w:rsidRDefault="002A0373" w:rsidP="00B60978">
      <w:pPr>
        <w:pStyle w:val="ListParagraph"/>
        <w:numPr>
          <w:ilvl w:val="0"/>
          <w:numId w:val="48"/>
        </w:numPr>
        <w:spacing w:line="360" w:lineRule="auto"/>
      </w:pPr>
      <w:r w:rsidRPr="00C66CDF">
        <w:rPr>
          <w:b/>
          <w:bCs/>
        </w:rPr>
        <w:t>MetaMathQA</w:t>
      </w:r>
      <w:r w:rsidRPr="00C66CDF">
        <w:t xml:space="preserve"> </w:t>
      </w:r>
      <w:r w:rsidRPr="00C66CDF">
        <w:fldChar w:fldCharType="begin"/>
      </w:r>
      <w:r w:rsidRPr="00C66CDF">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Pr="00C66CDF">
        <w:t>[20]</w:t>
      </w:r>
      <w:r w:rsidRPr="00C66CDF">
        <w:fldChar w:fldCharType="end"/>
      </w:r>
      <w:r w:rsidRPr="00C66CDF">
        <w:t>: Containing questions and answers related to Math.</w:t>
      </w:r>
    </w:p>
    <w:p w14:paraId="30E71421" w14:textId="2997CF33" w:rsidR="002A0373" w:rsidRPr="00C66CDF" w:rsidRDefault="002A0373" w:rsidP="00B60978">
      <w:pPr>
        <w:pStyle w:val="ListParagraph"/>
        <w:numPr>
          <w:ilvl w:val="0"/>
          <w:numId w:val="48"/>
        </w:numPr>
        <w:spacing w:line="360" w:lineRule="auto"/>
      </w:pPr>
      <w:r w:rsidRPr="00C66CDF">
        <w:rPr>
          <w:b/>
          <w:bCs/>
        </w:rPr>
        <w:t>Orca DPO Pairs</w:t>
      </w:r>
      <w:r w:rsidRPr="00C66CDF">
        <w:t>: A modified version of the OpenOrca dataset (</w:t>
      </w:r>
      <w:r w:rsidR="004A6F59" w:rsidRPr="00C66CDF">
        <w:fldChar w:fldCharType="begin"/>
      </w:r>
      <w:r w:rsidR="004A6F59" w:rsidRPr="00C66CDF">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4A6F59" w:rsidRPr="00C66CDF">
        <w:t>[21], [22], [23], [24], [25]</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26" w:name="_Toc514144975"/>
      <w:bookmarkStart w:id="127" w:name="_Toc171058880"/>
      <w:r w:rsidRPr="00C66CDF">
        <w:lastRenderedPageBreak/>
        <w:t>M</w:t>
      </w:r>
      <w:r w:rsidR="71EF340B" w:rsidRPr="00C66CDF">
        <w:t>ETHODOLOGY</w:t>
      </w:r>
      <w:bookmarkEnd w:id="126"/>
      <w:bookmarkEnd w:id="127"/>
    </w:p>
    <w:p w14:paraId="3E8A0E98" w14:textId="4A7BD043" w:rsidR="000B31E4" w:rsidRPr="00C66CDF" w:rsidRDefault="005A3232" w:rsidP="00AA5BE9">
      <w:pPr>
        <w:pStyle w:val="Heading2"/>
      </w:pPr>
      <w:bookmarkStart w:id="128" w:name="_Toc171058881"/>
      <w:r w:rsidRPr="00C66CDF">
        <w:t>Overview</w:t>
      </w:r>
      <w:bookmarkEnd w:id="128"/>
    </w:p>
    <w:p w14:paraId="69CC93DC" w14:textId="77777777" w:rsidR="005A3232" w:rsidRPr="00C66CDF" w:rsidRDefault="005A3232" w:rsidP="005A3232"/>
    <w:p w14:paraId="3EC0E3F4" w14:textId="2B6A16C9" w:rsidR="00694010" w:rsidRPr="00C66CDF" w:rsidRDefault="00F56565" w:rsidP="000B31E4">
      <w:pPr>
        <w:spacing w:line="360" w:lineRule="auto"/>
      </w:pPr>
      <w:r w:rsidRPr="00C66CDF">
        <w:t xml:space="preserve">Although </w:t>
      </w:r>
      <w:r w:rsidR="00A27748" w:rsidRPr="00C66CDF">
        <w:t xml:space="preserve">this project </w:t>
      </w:r>
      <w:r w:rsidR="00B96932" w:rsidRPr="00C66CDF">
        <w:t>does have exposed APIs and a minimal web user interface</w:t>
      </w:r>
      <w:r w:rsidR="00A27748" w:rsidRPr="00C66CDF">
        <w:t xml:space="preserve">, the </w:t>
      </w:r>
      <w:r w:rsidR="00822BA5" w:rsidRPr="00C66CDF">
        <w:t xml:space="preserve">application only lacks refinement that can effectively </w:t>
      </w:r>
      <w:r w:rsidR="002F116F" w:rsidRPr="00C66CDF">
        <w:t xml:space="preserve">serve its purpose. Currently, most core </w:t>
      </w:r>
      <w:r w:rsidR="00A12B4E" w:rsidRPr="00C66CDF">
        <w:t>sections</w:t>
      </w:r>
      <w:r w:rsidR="002F116F" w:rsidRPr="00C66CDF">
        <w:t xml:space="preserve"> of the project </w:t>
      </w:r>
      <w:r w:rsidR="00B96932" w:rsidRPr="00C66CDF">
        <w:t>are</w:t>
      </w:r>
      <w:r w:rsidR="002F116F" w:rsidRPr="00C66CDF">
        <w:t xml:space="preserve"> well defined, </w:t>
      </w:r>
      <w:r w:rsidR="000B31E4" w:rsidRPr="00C66CDF">
        <w:t xml:space="preserve">resulting in a </w:t>
      </w:r>
      <w:r w:rsidR="00B96932" w:rsidRPr="00C66CDF">
        <w:t xml:space="preserve">fully featured tool </w:t>
      </w:r>
      <w:r w:rsidR="003B29CE" w:rsidRPr="00C66CDF">
        <w:t>that can be utilized</w:t>
      </w:r>
      <w:r w:rsidR="00A12B4E" w:rsidRPr="00C66CDF">
        <w:t xml:space="preserve">, albeit, not very user-friendly. </w:t>
      </w:r>
      <w:r w:rsidR="00C732AA" w:rsidRPr="00C66CDF">
        <w:t xml:space="preserve">The general </w:t>
      </w:r>
      <w:r w:rsidR="00941E8B" w:rsidRPr="00C66CDF">
        <w:t xml:space="preserve">structure of the desired application can be surmised to be the combination of the </w:t>
      </w:r>
      <w:r w:rsidR="00406D98" w:rsidRPr="00C66CDF">
        <w:t xml:space="preserve">document segmentation system and the text summarization system, with the output of the first system </w:t>
      </w:r>
      <w:r w:rsidR="00356567" w:rsidRPr="00C66CDF">
        <w:t>being the input of the next</w:t>
      </w:r>
      <w:r w:rsidR="00B96932" w:rsidRPr="00C66CDF">
        <w:t>, with pre-processing being applied to the segmented text between the two system</w:t>
      </w:r>
      <w:r w:rsidR="00962D2C" w:rsidRPr="00C66CDF">
        <w:t xml:space="preserve">. </w:t>
      </w:r>
      <w:r w:rsidR="00E404BB" w:rsidRPr="00C66CDF">
        <w:t>The original input of the system should take into consideration both the single document and the multiple documents situations.</w:t>
      </w:r>
      <w:r w:rsidR="00D4461E" w:rsidRPr="00C66CDF">
        <w:t xml:space="preserve"> As such, the general structure of the application can be described </w:t>
      </w:r>
      <w:r w:rsidR="00536019" w:rsidRPr="00C66CDF">
        <w:t xml:space="preserve">through </w:t>
      </w:r>
      <w:r w:rsidR="00696647" w:rsidRPr="00C66CDF">
        <w:fldChar w:fldCharType="begin"/>
      </w:r>
      <w:r w:rsidR="00696647" w:rsidRPr="00C66CDF">
        <w:instrText xml:space="preserve"> REF _Ref170904765 \h </w:instrText>
      </w:r>
      <w:r w:rsidR="00696647" w:rsidRPr="00C66CDF">
        <w:fldChar w:fldCharType="separate"/>
      </w:r>
      <w:r w:rsidR="00696647" w:rsidRPr="00C66CDF">
        <w:t>Figure 3</w:t>
      </w:r>
      <w:r w:rsidR="00696647" w:rsidRPr="00C66CDF">
        <w:noBreakHyphen/>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BDEF7B0" w:rsidR="00536019" w:rsidRPr="00C66CDF" w:rsidRDefault="00B96932" w:rsidP="00536019">
      <w:pPr>
        <w:keepNext/>
        <w:spacing w:line="360" w:lineRule="auto"/>
        <w:jc w:val="center"/>
      </w:pPr>
      <w:r w:rsidRPr="00C66CDF">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38CF32C8" w:rsidR="002A0126" w:rsidRPr="00C66CDF" w:rsidRDefault="00147C40" w:rsidP="005A3232">
      <w:pPr>
        <w:pStyle w:val="Caption"/>
      </w:pPr>
      <w:bookmarkStart w:id="129" w:name="_Ref170904765"/>
      <w:bookmarkStart w:id="130" w:name="_Toc169634969"/>
      <w:bookmarkStart w:id="131" w:name="_Toc171058919"/>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129"/>
      <w:r w:rsidRPr="00C66CDF">
        <w:t xml:space="preserve"> - General structure of the application</w:t>
      </w:r>
      <w:bookmarkEnd w:id="130"/>
      <w:bookmarkEnd w:id="131"/>
    </w:p>
    <w:p w14:paraId="6B8510F4" w14:textId="77777777" w:rsidR="00C11FEF" w:rsidRPr="00C66CDF" w:rsidRDefault="00C11FEF" w:rsidP="00C11FEF"/>
    <w:p w14:paraId="2681981D" w14:textId="63938020" w:rsidR="00160997" w:rsidRPr="00C66CDF" w:rsidRDefault="00B96932" w:rsidP="00FB45E0">
      <w:pPr>
        <w:spacing w:line="360" w:lineRule="auto"/>
      </w:pPr>
      <w:r w:rsidRPr="00C66CDF">
        <w:t xml:space="preserve">Since many summarizations techniques can be utilized in this situation, five were chosen to be used as the summarization methods. These methods would then be </w:t>
      </w:r>
      <w:r w:rsidR="004B4B47" w:rsidRPr="00C66CDF">
        <w:t>compared using specific benchmarks to determine the most suitable for this specific use case</w:t>
      </w:r>
      <w:r w:rsidRPr="00C66CDF">
        <w:t>.</w:t>
      </w:r>
      <w:r w:rsidR="005455C6" w:rsidRPr="00C66CDF">
        <w:t xml:space="preserve"> </w:t>
      </w:r>
      <w:r w:rsidR="00C90649" w:rsidRPr="00C66CDF">
        <w:t xml:space="preserve">Amongst them, aside from LSA and TextRank which is an extractive method, </w:t>
      </w:r>
      <w:r w:rsidR="00762697" w:rsidRPr="00C66CDF">
        <w:t xml:space="preserve">two previously mentioned </w:t>
      </w:r>
      <w:r w:rsidR="00C90649" w:rsidRPr="00C66CDF">
        <w:t xml:space="preserve">pretrained machine learning models are utilized to achieve abstractive </w:t>
      </w:r>
      <w:r w:rsidR="00762697" w:rsidRPr="00C66CDF">
        <w:t>results, including text-summarization and bart-large-cnn</w:t>
      </w:r>
      <w:r w:rsidR="00C90649" w:rsidRPr="00C66CDF">
        <w:t xml:space="preserve">. </w:t>
      </w:r>
    </w:p>
    <w:p w14:paraId="769F9B22" w14:textId="7C07300A" w:rsidR="00864D76" w:rsidRPr="00C66CDF" w:rsidRDefault="00F74B84" w:rsidP="00864D76">
      <w:pPr>
        <w:jc w:val="left"/>
      </w:pPr>
      <w:r w:rsidRPr="00C66CDF">
        <w:br w:type="page"/>
      </w:r>
    </w:p>
    <w:p w14:paraId="0DA2F20A" w14:textId="7ED5898C" w:rsidR="009E353D" w:rsidRPr="00C66CDF" w:rsidRDefault="00C40729" w:rsidP="00AA5BE9">
      <w:pPr>
        <w:pStyle w:val="Heading2"/>
      </w:pPr>
      <w:bookmarkStart w:id="132" w:name="_Toc171058882"/>
      <w:r w:rsidRPr="00C66CDF">
        <w:lastRenderedPageBreak/>
        <w:t>System design</w:t>
      </w:r>
      <w:bookmarkEnd w:id="132"/>
    </w:p>
    <w:p w14:paraId="766B210E" w14:textId="77777777" w:rsidR="00C40729" w:rsidRPr="00C66CDF" w:rsidRDefault="00C40729" w:rsidP="00C40729"/>
    <w:p w14:paraId="2C02BE8F" w14:textId="270AEA85"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696647" w:rsidRPr="00C66CDF">
        <w:t>Figure 3</w:t>
      </w:r>
      <w:r w:rsidR="00696647" w:rsidRPr="00C66CDF">
        <w:noBreakHyphen/>
        <w:t>1</w:t>
      </w:r>
      <w:r w:rsidR="00696647" w:rsidRPr="00C66CDF">
        <w:fldChar w:fldCharType="end"/>
      </w:r>
      <w:r w:rsidR="00696647" w:rsidRPr="00C66CDF">
        <w:t xml:space="preserve"> </w:t>
      </w:r>
      <w:r w:rsidRPr="00C66CDF">
        <w:t>depicts a multitude of steps involved in the process</w:t>
      </w:r>
      <w:r w:rsidR="007174A4" w:rsidRPr="00C66CDF">
        <w:t>, the</w:t>
      </w:r>
      <w:r w:rsidRPr="00C66CDF">
        <w:t xml:space="preserve"> whole system can be condensed into 2</w:t>
      </w:r>
      <w:r w:rsidR="007174A4" w:rsidRPr="00C66CDF">
        <w:t xml:space="preserve"> different parts</w:t>
      </w:r>
      <w:r w:rsidR="00483565" w:rsidRPr="00C66CDF">
        <w:t xml:space="preserve">, which </w:t>
      </w:r>
      <w:r w:rsidR="00FB3808" w:rsidRPr="00C66CDF">
        <w:t>are</w:t>
      </w:r>
      <w:r w:rsidR="00483565" w:rsidRPr="00C66CDF">
        <w:t xml:space="preserve"> the </w:t>
      </w:r>
      <w:r w:rsidRPr="00C66CDF">
        <w:t>segmentation</w:t>
      </w:r>
      <w:r w:rsidR="00483565" w:rsidRPr="00C66CDF">
        <w:t xml:space="preserve"> subsystem, </w:t>
      </w:r>
      <w:r w:rsidRPr="00C66CDF">
        <w:t xml:space="preserve">and </w:t>
      </w:r>
      <w:r w:rsidR="00483565" w:rsidRPr="00C66CDF">
        <w:t>the text summarization subsystem</w:t>
      </w:r>
      <w:r w:rsidRPr="00C66CDF">
        <w:t xml:space="preserve"> which includes all steps after segmenting the documents</w:t>
      </w:r>
      <w:r w:rsidR="00483565" w:rsidRPr="00C66CDF">
        <w:t xml:space="preserve">. </w:t>
      </w:r>
      <w:r w:rsidR="00BC2434" w:rsidRPr="00C66CDF">
        <w:t>The first subsystem</w:t>
      </w:r>
      <w:r w:rsidR="00FB3808" w:rsidRPr="00C66CDF">
        <w:t xml:space="preserve"> contains the data path and logic behind the </w:t>
      </w:r>
      <w:r w:rsidR="00BC2434" w:rsidRPr="00C66CDF">
        <w:t>segmenting of</w:t>
      </w:r>
      <w:r w:rsidR="00FB3808" w:rsidRPr="00C66CDF">
        <w:t xml:space="preserve"> </w:t>
      </w:r>
      <w:r w:rsidR="00BC40ED" w:rsidRPr="00C66CDF">
        <w:t xml:space="preserve">a document </w:t>
      </w:r>
      <w:r w:rsidRPr="00C66CDF">
        <w:t>using</w:t>
      </w:r>
      <w:r w:rsidR="00BC40ED" w:rsidRPr="00C66CDF">
        <w:t xml:space="preserve"> GROBID</w:t>
      </w:r>
      <w:r w:rsidR="00C759F7" w:rsidRPr="00C66CDF">
        <w:t xml:space="preserve">. </w:t>
      </w:r>
      <w:r w:rsidR="00BC2434" w:rsidRPr="00C66CDF">
        <w:t xml:space="preserve">Following, </w:t>
      </w:r>
      <w:r w:rsidR="00BD7847" w:rsidRPr="00C66CDF">
        <w:t>the output of the first subsystem is then preprocessed, summarized and postprocessed in the second subsystem. The subsystem would then deliver the response to the corresponding request, completing all tasks required</w:t>
      </w:r>
      <w:r w:rsidR="00202A4A" w:rsidRPr="00C66CDF">
        <w:t xml:space="preserve">. </w:t>
      </w:r>
      <w:r w:rsidR="000C4813" w:rsidRPr="00C66CDF">
        <w:t>The overall design of the system can be expressed through the compo</w:t>
      </w:r>
      <w:r w:rsidR="00B51A30" w:rsidRPr="00C66CDF">
        <w:t xml:space="preserve">nent diagram in </w:t>
      </w:r>
      <w:r w:rsidR="00B51A30" w:rsidRPr="00C66CDF">
        <w:rPr>
          <w:i/>
          <w:iCs/>
        </w:rPr>
        <w:t>Figure 3-2</w:t>
      </w:r>
      <w:r w:rsidR="00A35EE6" w:rsidRPr="00C66CDF">
        <w:t>.</w:t>
      </w:r>
    </w:p>
    <w:p w14:paraId="3AE11892" w14:textId="77777777" w:rsidR="0046439C" w:rsidRPr="00C66CDF" w:rsidRDefault="0046439C" w:rsidP="00FC0F64">
      <w:pPr>
        <w:spacing w:line="360" w:lineRule="auto"/>
      </w:pPr>
    </w:p>
    <w:p w14:paraId="3274A71C" w14:textId="6D4FBA16" w:rsidR="00E0111F" w:rsidRPr="00C66CDF" w:rsidRDefault="00E0111F" w:rsidP="00FC0F64">
      <w:pPr>
        <w:spacing w:line="360" w:lineRule="auto"/>
      </w:pPr>
      <w:r w:rsidRPr="00C66CDF">
        <w:t xml:space="preserve">The system is heavily dependent upon the usage of Docker as a method to ensure system stability and interoperability. The usage of containers can decrease unforeseen errors caused by operating systems or package dependencies by having Dockerfiles predefining steps that are required to complete before each containers start. Through these steps, both the version of the operating system and the project’s dependencies can be defined, ensuring that the system would work for as long as these packages are supported and available. </w:t>
      </w:r>
    </w:p>
    <w:p w14:paraId="4D3687C8" w14:textId="77777777" w:rsidR="00E0111F" w:rsidRPr="00C66CDF" w:rsidRDefault="00E0111F" w:rsidP="00FC0F64">
      <w:pPr>
        <w:spacing w:line="360" w:lineRule="auto"/>
      </w:pPr>
    </w:p>
    <w:p w14:paraId="6E242732" w14:textId="29F3DDDB"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through utilizing Docker Compose, the connectivity and prerequisite between all related containers can be defined, allowing for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6DD8EFED" w:rsidR="00A34150" w:rsidRPr="00C66CDF" w:rsidRDefault="00A34150" w:rsidP="00A34150">
      <w:pPr>
        <w:pStyle w:val="Caption"/>
      </w:pPr>
      <w:bookmarkStart w:id="133" w:name="_Toc169634970"/>
      <w:bookmarkStart w:id="134" w:name="_Toc171058920"/>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r w:rsidRPr="00C66CDF">
        <w:t xml:space="preserve"> – The component diagram of the system</w:t>
      </w:r>
      <w:bookmarkEnd w:id="133"/>
      <w:bookmarkEnd w:id="134"/>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35" w:name="_Toc171058883"/>
      <w:r w:rsidRPr="00C66CDF">
        <w:t>Data format</w:t>
      </w:r>
      <w:bookmarkEnd w:id="135"/>
    </w:p>
    <w:p w14:paraId="7AAE188D" w14:textId="77777777" w:rsidR="00F670BD" w:rsidRPr="00C66CDF" w:rsidRDefault="00F670BD" w:rsidP="00D44955">
      <w:pPr>
        <w:spacing w:line="360" w:lineRule="auto"/>
      </w:pPr>
    </w:p>
    <w:p w14:paraId="4BAC46EE" w14:textId="31C58838" w:rsidR="00F670BD" w:rsidRPr="00C66CDF" w:rsidRDefault="00F464B1" w:rsidP="00D44955">
      <w:pPr>
        <w:spacing w:line="360" w:lineRule="auto"/>
      </w:pPr>
      <w:r w:rsidRPr="00C66CDF">
        <w:t xml:space="preserve">The </w:t>
      </w:r>
      <w:r w:rsidR="008A1CC2" w:rsidRPr="00C66CDF">
        <w:t>usage of</w:t>
      </w:r>
      <w:r w:rsidRPr="00C66CDF">
        <w:t xml:space="preserve"> </w:t>
      </w:r>
      <w:r w:rsidR="008A1CC2" w:rsidRPr="00C66CDF">
        <w:t xml:space="preserve">Docker as the main method for cross-platform compatibility is inevitable as the application needs to be flexible and adaptable to new system requirements. In addition, as </w:t>
      </w:r>
      <w:r w:rsidR="00BD7847" w:rsidRPr="00C66CDF">
        <w:t>each subsystem is designated as a different container, communication between each container is limited to HTTP request</w:t>
      </w:r>
      <w:r w:rsidR="00EB3C84" w:rsidRPr="00C66CDF">
        <w:t xml:space="preserve">. </w:t>
      </w:r>
      <w:r w:rsidR="00DC14E5" w:rsidRPr="00C66CDF">
        <w:t xml:space="preserve">Due to </w:t>
      </w:r>
      <w:r w:rsidR="008A1CC2" w:rsidRPr="00C66CDF">
        <w:t>which</w:t>
      </w:r>
      <w:r w:rsidR="00DC14E5" w:rsidRPr="00C66CDF">
        <w:t xml:space="preserve">, </w:t>
      </w:r>
      <w:r w:rsidR="0044494D" w:rsidRPr="00C66CDF">
        <w:t xml:space="preserve">the application must, therefore, be data-driven, controlling its logic through </w:t>
      </w:r>
      <w:r w:rsidR="00685984" w:rsidRPr="00C66CDF">
        <w:t xml:space="preserve">changes made to the data. As a result, </w:t>
      </w:r>
      <w:r w:rsidR="00BD7847" w:rsidRPr="00C66CDF">
        <w:t>JSON</w:t>
      </w:r>
      <w:r w:rsidR="00685984" w:rsidRPr="00C66CDF">
        <w:t xml:space="preserve"> file </w:t>
      </w:r>
      <w:r w:rsidR="003F1093" w:rsidRPr="00C66CDF">
        <w:t>format was chosen as the common interface between each of the subsystem and processes.</w:t>
      </w:r>
    </w:p>
    <w:p w14:paraId="314476B2" w14:textId="77777777" w:rsidR="003F1093" w:rsidRPr="00C66CDF" w:rsidRDefault="003F1093" w:rsidP="00D44955">
      <w:pPr>
        <w:spacing w:line="360" w:lineRule="auto"/>
      </w:pPr>
    </w:p>
    <w:p w14:paraId="181C531C" w14:textId="115113D4" w:rsidR="003F1093" w:rsidRPr="00C66CDF" w:rsidRDefault="00C5055F" w:rsidP="00D44955">
      <w:pPr>
        <w:spacing w:line="360" w:lineRule="auto"/>
      </w:pPr>
      <w:r w:rsidRPr="00C66CDF">
        <w:t xml:space="preserve">Although the original output of the GROBID subsystem is an XML file, which can act as the </w:t>
      </w:r>
      <w:r w:rsidR="00C61A54" w:rsidRPr="00C66CDF">
        <w:t xml:space="preserve">interface for the overall system, </w:t>
      </w:r>
      <w:r w:rsidR="00316EC5" w:rsidRPr="00C66CDF">
        <w:t xml:space="preserve">a large amount of unnecessary data </w:t>
      </w:r>
      <w:r w:rsidR="00E93953" w:rsidRPr="00C66CDF">
        <w:t>is</w:t>
      </w:r>
      <w:r w:rsidR="00316EC5" w:rsidRPr="00C66CDF">
        <w:t xml:space="preserve"> included </w:t>
      </w:r>
      <w:r w:rsidR="00BD7EE7" w:rsidRPr="00C66CDF">
        <w:t xml:space="preserve">due to its highly generalized nature. Amongst the included data, tags </w:t>
      </w:r>
      <w:r w:rsidR="00E93953" w:rsidRPr="00C66CDF">
        <w:t xml:space="preserve">containing </w:t>
      </w:r>
      <w:r w:rsidR="00141F7B" w:rsidRPr="00C66CDF">
        <w:t xml:space="preserve">header information and reference information, for instance, are of no use for the current application. </w:t>
      </w:r>
      <w:r w:rsidR="009D0EFF" w:rsidRPr="00C66CDF">
        <w:t>Therefore,</w:t>
      </w:r>
      <w:r w:rsidR="00141F7B" w:rsidRPr="00C66CDF">
        <w:t xml:space="preserve"> the truncation of said file is </w:t>
      </w:r>
      <w:r w:rsidR="009D0EFF" w:rsidRPr="00C66CDF">
        <w:t>necessary</w:t>
      </w:r>
      <w:r w:rsidR="003B371D" w:rsidRPr="00C66CDF">
        <w:t xml:space="preserve"> to declutter and isolate the important information for further use</w:t>
      </w:r>
      <w:r w:rsidR="009D0EFF" w:rsidRPr="00C66CDF">
        <w:t>.</w:t>
      </w:r>
      <w:r w:rsidR="0046299D" w:rsidRPr="00C66CDF">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16375BC6" w14:textId="77777777" w:rsidR="004D0687" w:rsidRPr="00C66CDF" w:rsidRDefault="004D0687" w:rsidP="00D44955">
      <w:pPr>
        <w:spacing w:line="360" w:lineRule="auto"/>
      </w:pPr>
    </w:p>
    <w:p w14:paraId="309DD4AD" w14:textId="150A10E9" w:rsidR="0046299D" w:rsidRDefault="0046299D" w:rsidP="00D44955">
      <w:pPr>
        <w:spacing w:line="360" w:lineRule="auto"/>
      </w:pPr>
      <w:r w:rsidRPr="00C66CDF">
        <w:lastRenderedPageBreak/>
        <w:t>For the purposes of this application, a research paper can be divided into many sections, with each section being the header (i.e. Header 1. Introduction) of the paper. Each sub-header’s content (i.e. Header 1.1’s content) will be consolidated</w:t>
      </w:r>
      <w:r w:rsidR="00670408" w:rsidRPr="00C66CDF">
        <w:t xml:space="preserve"> and appended</w:t>
      </w:r>
      <w:r w:rsidRPr="00C66CDF">
        <w:t xml:space="preserve"> into the </w:t>
      </w:r>
      <w:r w:rsidR="00670408" w:rsidRPr="00C66CDF">
        <w:t xml:space="preserve">parent </w:t>
      </w:r>
      <w:r w:rsidRPr="00C66CDF">
        <w:t xml:space="preserve">header, creating a section. </w:t>
      </w:r>
      <w:r w:rsidR="00670408" w:rsidRPr="00C66CDF">
        <w:t xml:space="preserve">A section’s name, however, is defined only by the parent header. </w:t>
      </w:r>
      <w:r w:rsidR="00A34150" w:rsidRPr="00C66CDF">
        <w:t xml:space="preserve">This process can be visualized through </w:t>
      </w:r>
      <w:r w:rsidR="00696647" w:rsidRPr="00C66CDF">
        <w:fldChar w:fldCharType="begin"/>
      </w:r>
      <w:r w:rsidR="00696647" w:rsidRPr="00C66CDF">
        <w:instrText xml:space="preserve"> REF _Ref170904628 \h </w:instrText>
      </w:r>
      <w:r w:rsidR="00696647" w:rsidRPr="00C66CDF">
        <w:fldChar w:fldCharType="separate"/>
      </w:r>
      <w:r w:rsidR="00696647" w:rsidRPr="00C66CDF">
        <w:t>Figure 3</w:t>
      </w:r>
      <w:r w:rsidR="00696647" w:rsidRPr="00C66CDF">
        <w:noBreakHyphen/>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44AA7C8F" w:rsidR="00696647" w:rsidRPr="00C66CDF" w:rsidRDefault="00696647" w:rsidP="00696647">
      <w:pPr>
        <w:pStyle w:val="Caption"/>
      </w:pPr>
      <w:bookmarkStart w:id="136" w:name="_Ref170904628"/>
      <w:bookmarkStart w:id="137" w:name="_Ref170904584"/>
      <w:bookmarkStart w:id="138" w:name="_Toc171058921"/>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36"/>
      <w:r w:rsidRPr="00C66CDF">
        <w:t xml:space="preserve"> – Data condensing process</w:t>
      </w:r>
      <w:bookmarkEnd w:id="137"/>
      <w:bookmarkEnd w:id="138"/>
    </w:p>
    <w:p w14:paraId="48197020" w14:textId="77777777" w:rsidR="009D0EFF" w:rsidRPr="00C66CDF" w:rsidRDefault="009D0EFF" w:rsidP="00D44955">
      <w:pPr>
        <w:spacing w:line="360" w:lineRule="auto"/>
      </w:pPr>
    </w:p>
    <w:p w14:paraId="698DAF6B" w14:textId="2BD26637" w:rsidR="00AC4049" w:rsidRPr="00C66CDF" w:rsidRDefault="00843D7B" w:rsidP="00D44955">
      <w:pPr>
        <w:spacing w:line="360" w:lineRule="auto"/>
      </w:pPr>
      <w:r w:rsidRPr="00C66CDF">
        <w:t xml:space="preserve">Since each paper can be divided into its sections and </w:t>
      </w:r>
      <w:r w:rsidR="006C7EEA" w:rsidRPr="00C66CDF">
        <w:t xml:space="preserve">the section’s content, </w:t>
      </w:r>
      <w:r w:rsidR="00D632D1" w:rsidRPr="00C66CDF">
        <w:t xml:space="preserve">necessary information of each paper </w:t>
      </w:r>
      <w:r w:rsidR="00BC45BB" w:rsidRPr="00C66CDF">
        <w:t>includes</w:t>
      </w:r>
      <w:r w:rsidR="00D632D1" w:rsidRPr="00C66CDF">
        <w:t xml:space="preserve"> the name of the header </w:t>
      </w:r>
      <w:r w:rsidR="00FD545C" w:rsidRPr="00C66CDF">
        <w:t xml:space="preserve">and the content of each header. </w:t>
      </w:r>
      <w:r w:rsidR="00670408" w:rsidRPr="00C66CDF">
        <w:t>The name of the file is also included in the final summary JSON file due to the need for differentiation between different files when multiple PDFs are uploaded</w:t>
      </w:r>
      <w:r w:rsidR="009A38B4" w:rsidRPr="00C66CDF">
        <w:t xml:space="preserve">. However, the abstract </w:t>
      </w:r>
      <w:r w:rsidR="00903D8B" w:rsidRPr="00C66CDF">
        <w:t>section i</w:t>
      </w:r>
      <w:r w:rsidR="00E31CBB" w:rsidRPr="00C66CDF">
        <w:t xml:space="preserve">s included in the </w:t>
      </w:r>
      <w:r w:rsidR="00BD7847" w:rsidRPr="00C66CDF">
        <w:t>JSON</w:t>
      </w:r>
      <w:r w:rsidR="00E31CBB" w:rsidRPr="00C66CDF">
        <w:t xml:space="preserve"> file </w:t>
      </w:r>
      <w:r w:rsidR="0032110A" w:rsidRPr="00C66CDF">
        <w:t xml:space="preserve">due to its usefulness </w:t>
      </w:r>
      <w:r w:rsidR="004D73F9" w:rsidRPr="00C66CDF">
        <w:t>for testing purposes.</w:t>
      </w:r>
      <w:r w:rsidR="00903D8B" w:rsidRPr="00C66CDF">
        <w:t xml:space="preserve"> </w:t>
      </w:r>
      <w:r w:rsidR="004D73F9" w:rsidRPr="00C66CDF">
        <w:t xml:space="preserve">As such, the </w:t>
      </w:r>
      <w:r w:rsidR="00BD7847" w:rsidRPr="00C66CDF">
        <w:t>JSON</w:t>
      </w:r>
      <w:r w:rsidR="008A4935" w:rsidRPr="00C66CDF">
        <w:t xml:space="preserve"> file </w:t>
      </w:r>
      <w:r w:rsidR="009E54E5" w:rsidRPr="00C66CDF">
        <w:t>may contain</w:t>
      </w:r>
      <w:r w:rsidR="008A4935" w:rsidRPr="00C66CDF">
        <w:t xml:space="preserve"> the abstract section</w:t>
      </w:r>
      <w:r w:rsidR="009E54E5" w:rsidRPr="00C66CDF">
        <w:t xml:space="preserve"> depending on the current setup of the system</w:t>
      </w:r>
      <w:r w:rsidR="008A4935" w:rsidRPr="00C66CDF">
        <w:t>, the section list which includes</w:t>
      </w:r>
      <w:r w:rsidR="001F3F05" w:rsidRPr="00C66CDF">
        <w:t xml:space="preserve"> multiple header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39" w:name="_Toc171058884"/>
      <w:r w:rsidRPr="00C66CDF">
        <w:lastRenderedPageBreak/>
        <w:t xml:space="preserve">Document Segmentation </w:t>
      </w:r>
      <w:r w:rsidR="002C662A" w:rsidRPr="00C66CDF">
        <w:t>Subs</w:t>
      </w:r>
      <w:r w:rsidRPr="00C66CDF">
        <w:t>ystem</w:t>
      </w:r>
      <w:bookmarkEnd w:id="139"/>
    </w:p>
    <w:p w14:paraId="36083689" w14:textId="77777777" w:rsidR="00843D7B" w:rsidRPr="00C66CDF" w:rsidRDefault="00843D7B" w:rsidP="00843D7B">
      <w:pPr>
        <w:spacing w:line="360" w:lineRule="auto"/>
      </w:pPr>
    </w:p>
    <w:p w14:paraId="7420FE1B" w14:textId="7473067E" w:rsidR="00843D7B" w:rsidRPr="00C66CDF" w:rsidRDefault="00843D7B" w:rsidP="00843D7B">
      <w:pPr>
        <w:spacing w:line="360" w:lineRule="auto"/>
      </w:pPr>
      <w:r w:rsidRPr="00C66CDF">
        <w:t xml:space="preserve">As explained in the Literature Review chapter, GROBID has been chosen due to its high compatibility with the needs of the project. As a result, most </w:t>
      </w:r>
      <w:r w:rsidR="00D3547D" w:rsidRPr="00C66CDF">
        <w:t>classes</w:t>
      </w:r>
      <w:r w:rsidRPr="00C66CDF">
        <w:t xml:space="preserve"> and functionalities </w:t>
      </w:r>
      <w:r w:rsidR="00AE269D" w:rsidRPr="00C66CDF">
        <w:t xml:space="preserve">of this subsystem are for </w:t>
      </w:r>
      <w:r w:rsidRPr="00C66CDF">
        <w:t xml:space="preserve">integrating the GROBID’s functionalities with the main application. </w:t>
      </w:r>
      <w:r w:rsidR="00403B47" w:rsidRPr="00C66CDF">
        <w:t>One of its</w:t>
      </w:r>
      <w:r w:rsidRPr="00C66CDF">
        <w:t xml:space="preserve"> main </w:t>
      </w:r>
      <w:r w:rsidR="00403B47" w:rsidRPr="00C66CDF">
        <w:t>purposes</w:t>
      </w:r>
      <w:r w:rsidRPr="00C66CDF">
        <w:t xml:space="preserve"> is to initialize and configurate the </w:t>
      </w:r>
      <w:r w:rsidR="00403B47" w:rsidRPr="00C66CDF">
        <w:t>basic</w:t>
      </w:r>
      <w:r w:rsidRPr="00C66CDF">
        <w:t xml:space="preserve"> GROBID settings such as the GROBID home (the GROBID source location), changing the input PDF file into an appropriate format</w:t>
      </w:r>
      <w:r w:rsidR="00AC4049" w:rsidRPr="00C66CDF">
        <w:t>, and getting</w:t>
      </w:r>
      <w:r w:rsidRPr="00C66CDF">
        <w:t xml:space="preserve"> the result after parsing. Said result, which is in the form of an XML file, then became the input for the XMLParser class and YAMLParser class, creating the final output of the subsystem, which is a YAML file containing the segmentation of the provided PDF.</w:t>
      </w:r>
    </w:p>
    <w:p w14:paraId="3FCC3258" w14:textId="77777777" w:rsidR="0046439C" w:rsidRPr="00C66CDF" w:rsidRDefault="0046439C" w:rsidP="00843D7B">
      <w:pPr>
        <w:spacing w:line="360" w:lineRule="auto"/>
      </w:pPr>
    </w:p>
    <w:p w14:paraId="77DB165E" w14:textId="6B6797EC" w:rsidR="0046439C" w:rsidRPr="00C66CDF" w:rsidRDefault="0046439C" w:rsidP="00843D7B">
      <w:pPr>
        <w:spacing w:line="360" w:lineRule="auto"/>
      </w:pPr>
      <w:r w:rsidRPr="00C66CDF">
        <w:t xml:space="preserve">GROBID is set up as a separate Docker container in which a PDF file or a whole PDF can be used as an input to the system. </w:t>
      </w:r>
      <w:r w:rsidR="0044267E">
        <w:t xml:space="preserve">Since GROBID provide prebuilt Docker containers which can help users build and use them on both Windows and Linux, building the entire system from source is not necessary as you would be forced to use Linux to develop the entire system. Communicating with said container is simply through the use of the provided APIs. Since wrappers libraries are provided to user for quick integration of their system with GROBID, the act of utilizing these APIs are trivialized. </w:t>
      </w:r>
    </w:p>
    <w:p w14:paraId="00A08C22" w14:textId="2E7A473F" w:rsidR="00C95B72" w:rsidRPr="00C66CDF" w:rsidRDefault="002C662A" w:rsidP="002C662A">
      <w:pPr>
        <w:pStyle w:val="Heading3"/>
      </w:pPr>
      <w:bookmarkStart w:id="140" w:name="_Toc171058885"/>
      <w:r w:rsidRPr="00C66CDF">
        <w:t>Text Summarization Subsystem</w:t>
      </w:r>
      <w:bookmarkEnd w:id="140"/>
    </w:p>
    <w:p w14:paraId="7A85A1F6" w14:textId="77777777" w:rsidR="002C662A" w:rsidRPr="00C66CDF" w:rsidRDefault="002C662A" w:rsidP="002C662A">
      <w:pPr>
        <w:spacing w:line="360" w:lineRule="auto"/>
      </w:pPr>
    </w:p>
    <w:p w14:paraId="1343A7BF" w14:textId="243A2984" w:rsidR="00B743EE" w:rsidRPr="00C66CDF" w:rsidRDefault="00B743EE" w:rsidP="00B743EE">
      <w:pPr>
        <w:spacing w:line="360" w:lineRule="auto"/>
      </w:pPr>
      <w:r w:rsidRPr="00C66CDF">
        <w:t>As the text summarization subsystem is not only responsible for the text summarizer, but also both the pre</w:t>
      </w:r>
      <w:r w:rsidR="00273186" w:rsidRPr="00C66CDF">
        <w:t>-</w:t>
      </w:r>
      <w:r w:rsidRPr="00C66CDF">
        <w:t>processing and postprocessing of the input and output, this subsystem is further divided into three main modules, with each being pre</w:t>
      </w:r>
      <w:r w:rsidR="00273186" w:rsidRPr="00C66CDF">
        <w:t>-</w:t>
      </w:r>
      <w:r w:rsidRPr="00C66CDF">
        <w:t xml:space="preserve">processing, summary, and postprocessing correspondingly. Additionally, a wrapper module is used to encapsulate the whole subsystem, wiring everything together, and exposing the appropriate APIs and web interface. </w:t>
      </w:r>
    </w:p>
    <w:p w14:paraId="3038008C" w14:textId="14369EAE" w:rsidR="004A6F59" w:rsidRPr="00C66CDF" w:rsidRDefault="004A6F59" w:rsidP="004A6F59">
      <w:pPr>
        <w:pStyle w:val="Heading4"/>
      </w:pPr>
      <w:bookmarkStart w:id="141" w:name="_Toc171058886"/>
      <w:r w:rsidRPr="00C66CDF">
        <w:t>Pre-processing module</w:t>
      </w:r>
      <w:bookmarkEnd w:id="141"/>
    </w:p>
    <w:p w14:paraId="2586FB9E" w14:textId="77777777" w:rsidR="00B743EE" w:rsidRPr="00C66CDF" w:rsidRDefault="00B743EE" w:rsidP="00B743EE">
      <w:pPr>
        <w:spacing w:line="360" w:lineRule="auto"/>
      </w:pPr>
    </w:p>
    <w:p w14:paraId="1A1A5602" w14:textId="2366A38A" w:rsidR="00B87494" w:rsidRPr="00C66CDF" w:rsidRDefault="00B743EE" w:rsidP="00B743EE">
      <w:pPr>
        <w:spacing w:line="360" w:lineRule="auto"/>
      </w:pPr>
      <w:r w:rsidRPr="00C66CDF">
        <w:t>In the pre</w:t>
      </w:r>
      <w:r w:rsidR="00273186" w:rsidRPr="00C66CDF">
        <w:t>-</w:t>
      </w:r>
      <w:r w:rsidRPr="00C66CDF">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characters are lowercased in the word normalization process, allowing for the model to read the 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w:t>
      </w:r>
      <w:r w:rsidRPr="00C66CDF">
        <w:lastRenderedPageBreak/>
        <w:t xml:space="preserve">and content. Utilizing the custom data object can help move data more effectively between each modul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746D67EE" w:rsidR="00155400" w:rsidRDefault="00155400" w:rsidP="00155400">
      <w:pPr>
        <w:pStyle w:val="Caption"/>
      </w:pPr>
      <w:bookmarkStart w:id="142" w:name="_Ref170904710"/>
      <w:bookmarkStart w:id="143" w:name="_Toc169634971"/>
      <w:bookmarkStart w:id="144" w:name="_Toc171058922"/>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42"/>
      <w:r w:rsidRPr="00C66CDF">
        <w:t xml:space="preserve"> – Pre-processing module diagram</w:t>
      </w:r>
      <w:bookmarkEnd w:id="143"/>
      <w:bookmarkEnd w:id="144"/>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45" w:name="_Toc171058887"/>
      <w:r w:rsidRPr="00C66CDF">
        <w:t>Text summarization module</w:t>
      </w:r>
      <w:bookmarkEnd w:id="145"/>
    </w:p>
    <w:p w14:paraId="42E09FAC" w14:textId="77777777" w:rsidR="00B743EE" w:rsidRPr="00C66CDF" w:rsidRDefault="00B743EE" w:rsidP="00B743EE">
      <w:pPr>
        <w:spacing w:line="360" w:lineRule="auto"/>
      </w:pPr>
    </w:p>
    <w:p w14:paraId="3E5A72D5" w14:textId="3DBA7617" w:rsidR="00B743EE" w:rsidRPr="00C66CDF" w:rsidRDefault="00B743EE" w:rsidP="00B743EE">
      <w:pPr>
        <w:spacing w:line="360" w:lineRule="auto"/>
      </w:pPr>
      <w:r w:rsidRPr="00C66CDF">
        <w:t>Moving to the text summarization module, although many different pre</w:t>
      </w:r>
      <w:r w:rsidR="00273186" w:rsidRPr="00C66CDF">
        <w:t>-</w:t>
      </w:r>
      <w:r w:rsidRPr="00C66CDF">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w:t>
      </w:r>
      <w:r w:rsidR="004A6F59" w:rsidRPr="00C66CDF">
        <w:t xml:space="preserve">. This can be observed more clearly </w:t>
      </w:r>
      <w:r w:rsidR="00320230" w:rsidRPr="00C66CDF">
        <w:t>through the execution time in the evaluation section</w:t>
      </w:r>
      <w:r w:rsidRPr="00C66CDF">
        <w:t>.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Pr="00C66CDF" w:rsidRDefault="00B743EE" w:rsidP="00B743EE">
      <w:pPr>
        <w:spacing w:line="360" w:lineRule="auto"/>
      </w:pPr>
    </w:p>
    <w:p w14:paraId="52833EF8" w14:textId="75E84D93" w:rsidR="00A66B77" w:rsidRPr="00C66CDF" w:rsidRDefault="00A66B77" w:rsidP="00B743EE">
      <w:pPr>
        <w:spacing w:line="360" w:lineRule="auto"/>
      </w:pPr>
      <w:r w:rsidRPr="00C66CDF">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it can accept with each prompt, requiring the input to be truncated before being passed into the model. With bart-large-cnn, 1024 tokens are the limit, while for stablelm-2-1_6b, the model can handle up to 2048 tokens. As for text-summarization, </w:t>
      </w:r>
      <w:r w:rsidR="003F413F" w:rsidRPr="00C66CDF">
        <w:t xml:space="preserve">it boasts a 2048 token limit despite being lightweight.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5B8B5E9A" w:rsidR="003F413F" w:rsidRDefault="003F413F" w:rsidP="003F413F">
      <w:pPr>
        <w:pStyle w:val="Caption"/>
      </w:pPr>
      <w:bookmarkStart w:id="146" w:name="_Toc169634972"/>
      <w:bookmarkStart w:id="147" w:name="_Toc171058923"/>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r w:rsidRPr="00C66CDF">
        <w:t xml:space="preserve"> – Text summarization module diagram</w:t>
      </w:r>
      <w:bookmarkEnd w:id="146"/>
      <w:bookmarkEnd w:id="147"/>
    </w:p>
    <w:p w14:paraId="7707200C" w14:textId="77777777" w:rsidR="004D0687" w:rsidRPr="004D0687" w:rsidRDefault="004D0687" w:rsidP="004D0687"/>
    <w:p w14:paraId="23CD1D84" w14:textId="50C1DF8B" w:rsidR="004A6F59" w:rsidRPr="00C66CDF" w:rsidRDefault="004A6F59" w:rsidP="004A6F59">
      <w:pPr>
        <w:pStyle w:val="Heading4"/>
      </w:pPr>
      <w:bookmarkStart w:id="148" w:name="_Toc171058888"/>
      <w:r w:rsidRPr="00C66CDF">
        <w:t>Post-processing module</w:t>
      </w:r>
      <w:bookmarkEnd w:id="148"/>
    </w:p>
    <w:p w14:paraId="4823E320" w14:textId="77777777" w:rsidR="004A6F59" w:rsidRPr="00C66CDF" w:rsidRDefault="004A6F59" w:rsidP="00B743EE">
      <w:pPr>
        <w:spacing w:line="360" w:lineRule="auto"/>
      </w:pPr>
    </w:p>
    <w:p w14:paraId="6AFD6F68" w14:textId="22B24541" w:rsidR="00B743EE" w:rsidRPr="00C66CDF" w:rsidRDefault="00B743EE" w:rsidP="00B743EE">
      <w:pPr>
        <w:spacing w:line="360" w:lineRule="auto"/>
      </w:pPr>
      <w:r w:rsidRPr="00C66CDF">
        <w:t>Since the resulting summaries are formatted in different ways depending on the method in which the summary was produced. For example, stablelm-2-1_6b’s output will start with “&lt;|im_end</w:t>
      </w:r>
      <w:r w:rsidR="0010414F" w:rsidRPr="00C66CDF">
        <w:t>&gt;\n</w:t>
      </w:r>
      <w:r w:rsidRPr="00C66CDF">
        <w:t>&lt;|endoftext|&gt;”, which needs to be removed. As such it is the post</w:t>
      </w:r>
      <w:r w:rsidR="005F3038" w:rsidRPr="00C66CDF">
        <w:t>-</w:t>
      </w:r>
      <w:r w:rsidRPr="00C66CDF">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rsidRPr="00C66CDF">
        <w:t xml:space="preserve">In order to display the results to the Web UI, the JSON result is required to be translated into HTML, with the correct format and CSS style class, which would then be used to display the result through web interface. </w:t>
      </w:r>
    </w:p>
    <w:p w14:paraId="3B9A739E" w14:textId="77777777" w:rsidR="004A6F59" w:rsidRPr="00C66CDF" w:rsidRDefault="004A6F59" w:rsidP="00B743EE">
      <w:pPr>
        <w:spacing w:line="360" w:lineRule="auto"/>
      </w:pPr>
    </w:p>
    <w:p w14:paraId="01B6012D" w14:textId="492277DC" w:rsidR="004A6F59" w:rsidRPr="00C66CDF" w:rsidRDefault="0010414F" w:rsidP="00B743EE">
      <w:pPr>
        <w:spacing w:line="360" w:lineRule="auto"/>
      </w:pPr>
      <w:r w:rsidRPr="00C66CDF">
        <w:t xml:space="preserve">Amongst the results from each subtractive summarization model, only bart-large-cnn does not requires any additional processing, the remaining 2 methods would require cleaning as text-summarization model would have “Summarize the following segment into 1 sentence:” (which </w:t>
      </w:r>
      <w:r w:rsidRPr="00C66CDF">
        <w:lastRenderedPageBreak/>
        <w:t>was part of the prompt) at the start of the result, and stablelm-2-1_6b would start with “&lt;|im_end&gt;\n&lt;|endoftext|&gt;”.</w:t>
      </w:r>
    </w:p>
    <w:p w14:paraId="38A9B130" w14:textId="477EBA46" w:rsidR="004A6F59" w:rsidRPr="00C66CDF" w:rsidRDefault="004A6F59" w:rsidP="004A6F59">
      <w:pPr>
        <w:pStyle w:val="Heading4"/>
      </w:pPr>
      <w:bookmarkStart w:id="149" w:name="_Toc171058889"/>
      <w:r w:rsidRPr="00C66CDF">
        <w:t>Wrapper module</w:t>
      </w:r>
      <w:bookmarkEnd w:id="149"/>
    </w:p>
    <w:p w14:paraId="17A7DE32" w14:textId="77777777" w:rsidR="00B743EE" w:rsidRPr="00C66CDF" w:rsidRDefault="00B743EE" w:rsidP="00B743EE">
      <w:pPr>
        <w:spacing w:line="360" w:lineRule="auto"/>
      </w:pPr>
    </w:p>
    <w:p w14:paraId="78CC0639" w14:textId="749F36F1" w:rsidR="002E5CE4" w:rsidRPr="00C66CDF" w:rsidRDefault="00B743EE" w:rsidP="00B743EE">
      <w:pPr>
        <w:spacing w:line="360" w:lineRule="auto"/>
      </w:pPr>
      <w:r w:rsidRPr="00C66CDF">
        <w:t>As for the final module which is the application wrapper,</w:t>
      </w:r>
      <w:r w:rsidR="009E54E5" w:rsidRPr="00C66CDF">
        <w:t xml:space="preserve"> Flask is used as the main library to construct and host the website due to its simplicity and ease of use. The APIs</w:t>
      </w:r>
      <w:r w:rsidRPr="00C66CDF">
        <w:t xml:space="preserve"> are constructed as the main method </w:t>
      </w:r>
      <w:r w:rsidR="005D43B8" w:rsidRPr="00C66CDF">
        <w:t xml:space="preserve">for </w:t>
      </w:r>
      <w:r w:rsidRPr="00C66CDF">
        <w:t xml:space="preserve">communication with the system. </w:t>
      </w:r>
      <w:r w:rsidR="005D43B8" w:rsidRPr="00C66CDF">
        <w:t xml:space="preserve">Of note are two APIs, including a method for uploading a file and a method for summarizing the </w:t>
      </w:r>
      <w:r w:rsidR="00A43193" w:rsidRPr="00C66CDF">
        <w:t xml:space="preserve">provided files. Port </w:t>
      </w:r>
      <w:r w:rsidR="00B02F30" w:rsidRPr="00C66CDF">
        <w:t>5000</w:t>
      </w:r>
      <w:r w:rsidR="00A43193" w:rsidRPr="00C66CDF">
        <w:t xml:space="preserve">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696647" w:rsidRPr="00C66CDF">
        <w:t>Figure 3</w:t>
      </w:r>
      <w:r w:rsidR="00696647" w:rsidRPr="00C66CDF">
        <w:noBreakHyphen/>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27744453" w:rsidR="00B51A30" w:rsidRPr="00C66CDF" w:rsidRDefault="00851289" w:rsidP="006B1FFF">
      <w:pPr>
        <w:pStyle w:val="Caption"/>
      </w:pPr>
      <w:bookmarkStart w:id="150" w:name="_Ref170904671"/>
      <w:bookmarkStart w:id="151" w:name="_Toc169634973"/>
      <w:bookmarkStart w:id="152" w:name="_Toc171058924"/>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6</w:t>
      </w:r>
      <w:r w:rsidR="00DE024E">
        <w:fldChar w:fldCharType="end"/>
      </w:r>
      <w:bookmarkEnd w:id="150"/>
      <w:r w:rsidRPr="00C66CDF">
        <w:t xml:space="preserve"> </w:t>
      </w:r>
      <w:r w:rsidR="001653C4" w:rsidRPr="00C66CDF">
        <w:t>–</w:t>
      </w:r>
      <w:r w:rsidRPr="00C66CDF">
        <w:t xml:space="preserve"> </w:t>
      </w:r>
      <w:r w:rsidR="001653C4" w:rsidRPr="00C66CDF">
        <w:t>The application’s activity diagram</w:t>
      </w:r>
      <w:bookmarkEnd w:id="151"/>
      <w:bookmarkEnd w:id="152"/>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53" w:name="_Toc171058890"/>
      <w:r w:rsidRPr="00C66CDF">
        <w:lastRenderedPageBreak/>
        <w:t>Utilizing Extractive summarization methods in Pre-processing</w:t>
      </w:r>
      <w:bookmarkEnd w:id="153"/>
    </w:p>
    <w:p w14:paraId="714C50F3" w14:textId="77777777" w:rsidR="00982E2A" w:rsidRDefault="00982E2A" w:rsidP="00982E2A"/>
    <w:p w14:paraId="14770C7A" w14:textId="0257DF17" w:rsidR="00864D76" w:rsidRDefault="0080081A" w:rsidP="0080081A">
      <w:pPr>
        <w:pStyle w:val="Heading3"/>
      </w:pPr>
      <w:bookmarkStart w:id="154" w:name="_Toc171058891"/>
      <w:r>
        <w:t>Overview</w:t>
      </w:r>
      <w:bookmarkEnd w:id="154"/>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55" w:name="_Toc171058892"/>
      <w:r>
        <w:t>Detailed Description</w:t>
      </w:r>
      <w:bookmarkEnd w:id="155"/>
    </w:p>
    <w:p w14:paraId="6BF6B326" w14:textId="77777777" w:rsidR="0080081A" w:rsidRPr="00C66CDF" w:rsidRDefault="0080081A" w:rsidP="00864D76">
      <w:pPr>
        <w:spacing w:line="360" w:lineRule="auto"/>
      </w:pPr>
    </w:p>
    <w:p w14:paraId="319A88FC" w14:textId="77777777" w:rsidR="0080081A" w:rsidRDefault="0080081A" w:rsidP="00864D76">
      <w:pPr>
        <w:spacing w:line="360" w:lineRule="auto"/>
      </w:pPr>
      <w:r>
        <w:t>E</w:t>
      </w:r>
      <w:r w:rsidR="00864D76" w:rsidRPr="00C66CDF">
        <w:t xml:space="preserve">xtractive summarization methods such as LSA and TextRank have been decided to be used as methods for extracting the specified number of sentences to be passed into another summarization model. </w:t>
      </w:r>
      <w:r w:rsidR="00D42B3E" w:rsidRPr="00C66CDF">
        <w:t>For</w:t>
      </w:r>
      <w:r w:rsidR="00864D76" w:rsidRPr="00C66CDF">
        <w:t xml:space="preserve"> this approach, </w:t>
      </w:r>
      <w:r w:rsidR="00AA61E2">
        <w:t xml:space="preserve">the top </w:t>
      </w:r>
      <w:r w:rsidR="00864D76" w:rsidRPr="00C66CDF">
        <w:t xml:space="preserve">five sentences from each </w:t>
      </w:r>
      <w:r w:rsidR="00AA61E2">
        <w:t>section’s content</w:t>
      </w:r>
      <w:r w:rsidR="00864D76" w:rsidRPr="00C66CDF">
        <w:t xml:space="preserve"> are chosen for</w:t>
      </w:r>
      <w:r w:rsidR="00AA61E2">
        <w:t xml:space="preserve"> further summarization through abstractive method</w:t>
      </w:r>
      <w:r w:rsidR="00864D76" w:rsidRPr="00C66CDF">
        <w:t xml:space="preserve">. </w:t>
      </w:r>
    </w:p>
    <w:p w14:paraId="7CBDE458" w14:textId="77777777" w:rsidR="0080081A" w:rsidRDefault="0080081A" w:rsidP="00864D76">
      <w:pPr>
        <w:spacing w:line="360" w:lineRule="auto"/>
      </w:pPr>
    </w:p>
    <w:p w14:paraId="58BE81E2" w14:textId="5B1817A5" w:rsidR="00864D76" w:rsidRDefault="00864D76" w:rsidP="00864D76">
      <w:pPr>
        <w:spacing w:line="360" w:lineRule="auto"/>
      </w:pPr>
      <w:r w:rsidRPr="00C66CDF">
        <w:t xml:space="preserve">Since both LSA and TextRank use different approaches to rank sentences, </w:t>
      </w:r>
      <w:r w:rsidR="00AA61E2" w:rsidRPr="00C66CDF">
        <w:t>the result</w:t>
      </w:r>
      <w:r w:rsidRPr="00C66CDF">
        <w:t xml:space="preserve"> can change drastically. </w:t>
      </w:r>
      <w:r w:rsidR="0010414F" w:rsidRPr="00C66CDF">
        <w:t>Although with the addition of this step, only subtractive summarization methods can utilize this method, as applying the same method on itself does not make sense and would not yield meaningful result.</w:t>
      </w:r>
      <w:r w:rsidR="00EE65A8">
        <w:t xml:space="preserve"> </w:t>
      </w:r>
      <w:r w:rsidR="0005625F">
        <w:t xml:space="preserve">When comparing the process of </w:t>
      </w:r>
      <w:r w:rsidR="00E14AB0">
        <w:fldChar w:fldCharType="begin"/>
      </w:r>
      <w:r w:rsidR="00E14AB0">
        <w:instrText xml:space="preserve"> REF _Ref170908281 \h </w:instrText>
      </w:r>
      <w:r w:rsidR="00E14AB0">
        <w:fldChar w:fldCharType="separate"/>
      </w:r>
      <w:r w:rsidR="00E14AB0">
        <w:t xml:space="preserve">Figure </w:t>
      </w:r>
      <w:r w:rsidR="00E14AB0">
        <w:rPr>
          <w:noProof/>
        </w:rPr>
        <w:t>3</w:t>
      </w:r>
      <w:r w:rsidR="00E14AB0">
        <w:noBreakHyphen/>
      </w:r>
      <w:r w:rsidR="00E14AB0">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E14AB0" w:rsidRPr="00C66CDF">
        <w:t xml:space="preserve">Figure </w:t>
      </w:r>
      <w:r w:rsidR="00E14AB0">
        <w:rPr>
          <w:noProof/>
        </w:rPr>
        <w:t>3</w:t>
      </w:r>
      <w:r w:rsidR="00E14AB0">
        <w:noBreakHyphen/>
      </w:r>
      <w:r w:rsidR="00E14AB0">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80081A">
        <w:fldChar w:fldCharType="begin"/>
      </w:r>
      <w:r w:rsidR="0080081A">
        <w:instrText xml:space="preserve"> REF _Ref170942428 \h </w:instrText>
      </w:r>
      <w:r w:rsidR="0080081A">
        <w:fldChar w:fldCharType="separate"/>
      </w:r>
      <w:r w:rsidR="0080081A">
        <w:t xml:space="preserve">Figure </w:t>
      </w:r>
      <w:r w:rsidR="0080081A">
        <w:rPr>
          <w:noProof/>
        </w:rPr>
        <w:t>3</w:t>
      </w:r>
      <w:r w:rsidR="0080081A">
        <w:noBreakHyphen/>
      </w:r>
      <w:r w:rsidR="0080081A">
        <w:rPr>
          <w:noProof/>
        </w:rPr>
        <w:t>8</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4D9651F1" w:rsidR="0005625F" w:rsidRDefault="0085019B" w:rsidP="00D42B3E">
      <w:pPr>
        <w:spacing w:line="360" w:lineRule="auto"/>
      </w:pPr>
      <w:r>
        <w:t xml:space="preserve">In the first step, which is to rank each </w:t>
      </w:r>
      <w:r w:rsidR="00603E8D">
        <w:t>sentence</w:t>
      </w:r>
      <w:r>
        <w:t xml:space="preserve">, each summarization has its own way to do so, either by calculating distance between each sentences using Levensthein distance in the case of TextRank or through constructing a matrix of term frequency in the case of LSA. As such, </w:t>
      </w:r>
      <w:r w:rsidR="00603E8D">
        <w:t>the biggest</w:t>
      </w:r>
      <w:r>
        <w:t xml:space="preserve"> difference between each method would be in this step since each method can contain multiple steps within themselves, causing each one to be different from one another</w:t>
      </w:r>
      <w:r w:rsidR="00603E8D">
        <w:t xml:space="preserve">. In theory, a ranking can be made using other methods beside the provided extractive methods, as the only </w:t>
      </w:r>
      <w:r w:rsidR="00603E8D">
        <w:lastRenderedPageBreak/>
        <w:t xml:space="preserve">requirement being providing a method to compare the sentences with each other, allowing for automatic ranking between each sentence. Some examples of this can be seen through utilizing embedded AI model to vectorize each sentence, then compare them. Moving on to the second step, the list provided in the first step is simply sorted, permitting the top sentences to be picked.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4F31D92E" w:rsidR="0005625F" w:rsidRPr="00C66CDF" w:rsidRDefault="00DE024E" w:rsidP="00DE024E">
      <w:pPr>
        <w:pStyle w:val="Caption"/>
      </w:pPr>
      <w:bookmarkStart w:id="156" w:name="_Ref170944099"/>
      <w:bookmarkStart w:id="157" w:name="_Toc169634974"/>
      <w:bookmarkStart w:id="158" w:name="_Toc171058925"/>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7</w:t>
      </w:r>
      <w:r>
        <w:fldChar w:fldCharType="end"/>
      </w:r>
      <w:bookmarkEnd w:id="156"/>
      <w:r w:rsidR="0005625F">
        <w:t xml:space="preserve">- </w:t>
      </w:r>
      <w:r w:rsidR="0005625F" w:rsidRPr="00C66CDF">
        <w:t>Proposed pre-processing module diagram</w:t>
      </w:r>
      <w:bookmarkEnd w:id="157"/>
      <w:bookmarkEnd w:id="158"/>
      <w:r w:rsidR="0005625F" w:rsidRPr="00C66CDF">
        <w:t xml:space="preserve"> </w:t>
      </w:r>
    </w:p>
    <w:p w14:paraId="67DFB4EF" w14:textId="77777777" w:rsidR="00D42B3E" w:rsidRDefault="00D42B3E" w:rsidP="00864D76">
      <w:pPr>
        <w:spacing w:line="360" w:lineRule="auto"/>
      </w:pPr>
    </w:p>
    <w:p w14:paraId="76DD17C1" w14:textId="3F07E094" w:rsidR="004D0687" w:rsidRDefault="004D0687" w:rsidP="004D0687">
      <w:pPr>
        <w:spacing w:line="360" w:lineRule="auto"/>
      </w:pPr>
      <w:r>
        <w:t>Due to changes made to the data pipeline</w:t>
      </w:r>
      <w:r w:rsidRPr="00C66CDF">
        <w:t>,</w:t>
      </w:r>
      <w:r>
        <w:t xml:space="preserve"> it follows that</w:t>
      </w:r>
      <w:r w:rsidRPr="00C66CDF">
        <w:t xml:space="preserve"> changes must </w:t>
      </w:r>
      <w:r>
        <w:t xml:space="preserve">also </w:t>
      </w:r>
      <w:r w:rsidRPr="00C66CDF">
        <w:t xml:space="preserve">be made to the overall design of the Pre-processing subsystem. </w:t>
      </w:r>
      <w:r>
        <w:t>These c</w:t>
      </w:r>
      <w:r w:rsidRPr="00C66CDF">
        <w:t>hanges to the layout can be viewed in</w:t>
      </w:r>
      <w:r w:rsidR="0085019B">
        <w:t xml:space="preserve"> </w:t>
      </w:r>
      <w:r w:rsidR="0085019B">
        <w:fldChar w:fldCharType="begin"/>
      </w:r>
      <w:r w:rsidR="0085019B">
        <w:instrText xml:space="preserve"> REF _Ref170944099 \h </w:instrText>
      </w:r>
      <w:r w:rsidR="0085019B">
        <w:fldChar w:fldCharType="separate"/>
      </w:r>
      <w:r w:rsidR="0085019B">
        <w:t xml:space="preserve">Figure </w:t>
      </w:r>
      <w:r w:rsidR="0085019B">
        <w:rPr>
          <w:noProof/>
        </w:rPr>
        <w:t>3</w:t>
      </w:r>
      <w:r w:rsidR="0085019B">
        <w:noBreakHyphen/>
      </w:r>
      <w:r w:rsidR="0085019B">
        <w:rPr>
          <w:noProof/>
        </w:rPr>
        <w:t>7</w:t>
      </w:r>
      <w:r w:rsidR="0085019B">
        <w:fldChar w:fldCharType="end"/>
      </w:r>
      <w:r w:rsidRPr="00C66CDF">
        <w:t xml:space="preserve">, </w:t>
      </w:r>
      <w:r>
        <w:t>in comparison</w:t>
      </w:r>
      <w:r w:rsidRPr="00C66CDF">
        <w:t xml:space="preserve"> with </w:t>
      </w:r>
      <w:r w:rsidRPr="00C66CDF">
        <w:fldChar w:fldCharType="begin"/>
      </w:r>
      <w:r w:rsidRPr="00C66CDF">
        <w:instrText xml:space="preserve"> REF _Ref170904710 \h </w:instrText>
      </w:r>
      <w:r w:rsidRPr="00C66CDF">
        <w:fldChar w:fldCharType="separate"/>
      </w:r>
      <w:r w:rsidRPr="00C66CDF">
        <w:t>Figure 3</w:t>
      </w:r>
      <w:r w:rsidRPr="00C66CDF">
        <w:noBreakHyphen/>
        <w:t>4</w:t>
      </w:r>
      <w:r w:rsidRPr="00C66CDF">
        <w:fldChar w:fldCharType="end"/>
      </w:r>
      <w:r w:rsidRPr="00C66CDF">
        <w:t xml:space="preserve">. Even though a new step is added into the process, no significant changes were made as the results from the segmentation system still require cleaning and compilation before becoming usable. </w:t>
      </w:r>
      <w:r>
        <w:t xml:space="preserve">Since the system is only utilized when user choose abstractive method, the proposed pre-processing method will not be used if extractive methods are chosen. </w:t>
      </w:r>
      <w:r w:rsidR="00DE024E">
        <w:t xml:space="preserve">This would mean that in cases where TextRank and LSA are chosen as the main summarization method, the ranking sentence step and top sentence selection step are ignored, stopping only at normalizing the text content.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5CF9EE5B" w:rsidR="00D42B3E" w:rsidRPr="00C66CDF" w:rsidRDefault="00D42B3E" w:rsidP="00D42B3E">
      <w:pPr>
        <w:pStyle w:val="Caption"/>
      </w:pPr>
      <w:bookmarkStart w:id="159" w:name="_Ref170908281"/>
      <w:bookmarkStart w:id="160" w:name="_Toc171058926"/>
      <w:r>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8</w:t>
      </w:r>
      <w:r w:rsidR="00DE024E">
        <w:fldChar w:fldCharType="end"/>
      </w:r>
      <w:bookmarkEnd w:id="159"/>
      <w:r>
        <w:t xml:space="preserve"> – Pre-processing data processing</w:t>
      </w:r>
      <w:bookmarkEnd w:id="160"/>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61" w:name="_Toc171058893"/>
      <w:r>
        <w:lastRenderedPageBreak/>
        <w:t>Rationale</w:t>
      </w:r>
      <w:bookmarkEnd w:id="161"/>
    </w:p>
    <w:p w14:paraId="3C98026E" w14:textId="77777777" w:rsidR="004D0687" w:rsidRDefault="004D0687" w:rsidP="004D0687"/>
    <w:p w14:paraId="180EB6A0" w14:textId="45D858D0" w:rsidR="004D0687" w:rsidRPr="004D0687" w:rsidRDefault="004D0687" w:rsidP="004D0687">
      <w:pPr>
        <w:spacing w:line="360" w:lineRule="auto"/>
      </w:pPr>
      <w:r>
        <w:t xml:space="preserve">When implementing and executing the system while utilizing the abstractive summarization method, none of the available model would be practical enough to be used as </w:t>
      </w:r>
      <w:r w:rsidR="003E7CFD">
        <w:t xml:space="preserve">an application practically due to its long inference time. This is especially true in cases where user have no access to powerful GPU but can only make use of the computer CPU. A possible solution to this issue is to set the system up as a cloud service, allowing for ease of access to users, and horizontal scaling of the entire system to make use of powerful GPUs through cloud providers. Although this method is technically viable, the cost involved with running an AI model through cloud services can be tremendous, especially when powerful GPUs are involved. </w:t>
      </w:r>
    </w:p>
    <w:p w14:paraId="1ADF5435" w14:textId="77777777" w:rsidR="00393102" w:rsidRDefault="00393102" w:rsidP="00AA61E2">
      <w:pPr>
        <w:spacing w:line="360" w:lineRule="auto"/>
      </w:pPr>
    </w:p>
    <w:p w14:paraId="3A216BBE" w14:textId="77777777" w:rsidR="00DE024E" w:rsidRDefault="003E7CFD" w:rsidP="00AA61E2">
      <w:pPr>
        <w:spacing w:line="360" w:lineRule="auto"/>
      </w:pPr>
      <w:r>
        <w:t>As such, the second method, which is to allow users to host their own application node,</w:t>
      </w:r>
      <w:r w:rsidRPr="003E7CFD">
        <w:t xml:space="preserve"> </w:t>
      </w:r>
      <w:r>
        <w:t>is more preferable</w:t>
      </w:r>
      <w:r w:rsidR="00D339E9">
        <w:t>.</w:t>
      </w:r>
      <w:r w:rsidR="00AA61E2">
        <w:t xml:space="preserve"> </w:t>
      </w:r>
      <w:r>
        <w:t xml:space="preserve">This requires the system to somehow be able to optimize the time of inference, while maintaining a good enough result that low-end machine can effectively utilize the application locally. Therefore, a hybrid approach in which extractive summarization methods are utilized to reduce the provided input, which in turn would reduce the amount of time required </w:t>
      </w:r>
      <w:r w:rsidR="00DE024E">
        <w:t xml:space="preserve">to process the summaries. </w:t>
      </w:r>
    </w:p>
    <w:p w14:paraId="3D17E54F" w14:textId="77777777" w:rsidR="00DE024E" w:rsidRDefault="00DE024E" w:rsidP="00AA61E2">
      <w:pPr>
        <w:spacing w:line="360" w:lineRule="auto"/>
      </w:pPr>
    </w:p>
    <w:p w14:paraId="6338BFF3" w14:textId="2F2F1A7C"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 xml:space="preserve">This is due to the possibility of preprocessed text losing important information from the process instead of filtering unnecessary one. </w:t>
      </w:r>
    </w:p>
    <w:p w14:paraId="31A9115B" w14:textId="77777777" w:rsidR="00AA61E2" w:rsidRDefault="00AA61E2" w:rsidP="00AA61E2">
      <w:pPr>
        <w:spacing w:line="360" w:lineRule="auto"/>
      </w:pPr>
    </w:p>
    <w:p w14:paraId="41C4FB2C" w14:textId="22A49154"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5 sentences. These 5 sentences </w:t>
      </w:r>
      <w:r w:rsidR="005F2E2A">
        <w:t>would</w:t>
      </w:r>
      <w:r w:rsidR="00AA61E2">
        <w:t xml:space="preserve"> then be passed through the extractive summarization system, finalizing the result of the system. Presumably, through reducing the input to the abstractive system, the provided prompt would become shorter, </w:t>
      </w:r>
      <w:r w:rsidR="00EE65A8">
        <w:t xml:space="preserve">which will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 xml:space="preserve">quality of the resulting prompt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62" w:name="_Toc171058894"/>
      <w:r w:rsidRPr="00C66CDF">
        <w:lastRenderedPageBreak/>
        <w:t>U</w:t>
      </w:r>
      <w:r>
        <w:t>ser interface</w:t>
      </w:r>
      <w:bookmarkEnd w:id="162"/>
    </w:p>
    <w:p w14:paraId="1B643602" w14:textId="77777777" w:rsidR="00DE024E" w:rsidRPr="00322B97" w:rsidRDefault="00DE024E" w:rsidP="00DE024E"/>
    <w:p w14:paraId="6E78AAA3" w14:textId="4CFE082B" w:rsidR="00DE024E" w:rsidRPr="00C66CDF" w:rsidRDefault="00DE024E" w:rsidP="00DE024E">
      <w:pPr>
        <w:spacing w:line="360" w:lineRule="auto"/>
      </w:pPr>
      <w:r w:rsidRPr="00C66CDF">
        <w:t>Due to the system’s structure being constructed in a composition of docker modules, the project lent itself well to using a Web User Interface as its default method of presenting information to users. Since cross-compatibility and flexibility are some of the project’s main concern since its conception, utilizing web browser as the method of choice for communicating with the UI. The design and implementation of the UI can be seen in</w:t>
      </w:r>
      <w:r>
        <w:t xml:space="preserve"> </w:t>
      </w:r>
      <w:r w:rsidR="0085019B">
        <w:fldChar w:fldCharType="begin"/>
      </w:r>
      <w:r w:rsidR="0085019B">
        <w:instrText xml:space="preserve"> REF _Ref170942103 \h </w:instrText>
      </w:r>
      <w:r w:rsidR="0085019B">
        <w:fldChar w:fldCharType="separate"/>
      </w:r>
      <w:r w:rsidR="0085019B">
        <w:t xml:space="preserve">Figure </w:t>
      </w:r>
      <w:r w:rsidR="0085019B">
        <w:rPr>
          <w:noProof/>
        </w:rPr>
        <w:t>3</w:t>
      </w:r>
      <w:r w:rsidR="0085019B">
        <w:noBreakHyphen/>
      </w:r>
      <w:r w:rsidR="0085019B">
        <w:rPr>
          <w:noProof/>
        </w:rPr>
        <w:t>9</w:t>
      </w:r>
      <w:r w:rsidR="0085019B">
        <w:fldChar w:fldCharType="end"/>
      </w:r>
      <w:r>
        <w:fldChar w:fldCharType="begin"/>
      </w:r>
      <w:r>
        <w:instrText xml:space="preserve"> REF _Ref170942103 \h </w:instrText>
      </w:r>
      <w:r w:rsidR="00000000">
        <w:fldChar w:fldCharType="separate"/>
      </w:r>
      <w:r>
        <w:fldChar w:fldCharType="end"/>
      </w:r>
      <w:r w:rsidRPr="00C66CDF">
        <w:t>.</w:t>
      </w:r>
    </w:p>
    <w:p w14:paraId="26372D19" w14:textId="77777777" w:rsidR="00DE024E" w:rsidRPr="00C66CDF" w:rsidRDefault="00DE024E" w:rsidP="00DE024E">
      <w:pPr>
        <w:spacing w:line="360" w:lineRule="auto"/>
      </w:pPr>
    </w:p>
    <w:p w14:paraId="2DC9D18E" w14:textId="77777777" w:rsidR="00DE024E" w:rsidRPr="00C66CDF"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 Said configurations are separated into 2 distinct parts, including the pre-processing settings and the summarization settings. The user is allowed to choose one of three available pre-processing options, including “</w:t>
      </w:r>
      <w:r w:rsidRPr="00D339E9">
        <w:rPr>
          <w:b/>
          <w:bCs/>
        </w:rPr>
        <w:t>None</w:t>
      </w:r>
      <w:r w:rsidRPr="00C66CDF">
        <w:t>” (which skip the use of extractive summarization in the pre-processing step), “</w:t>
      </w:r>
      <w:r w:rsidRPr="00D339E9">
        <w:rPr>
          <w:b/>
          <w:bCs/>
        </w:rPr>
        <w:t>TextRank</w:t>
      </w:r>
      <w:r w:rsidRPr="00C66CDF">
        <w:t>”, and “</w:t>
      </w:r>
      <w:r w:rsidRPr="00D339E9">
        <w:rPr>
          <w:b/>
          <w:bCs/>
        </w:rPr>
        <w:t>Latent Semantic Analysis</w:t>
      </w:r>
      <w:r w:rsidRPr="00C66CDF">
        <w:t>”. By default, “</w:t>
      </w:r>
      <w:r w:rsidRPr="00D339E9">
        <w:rPr>
          <w:b/>
          <w:bCs/>
        </w:rPr>
        <w:t>None</w:t>
      </w:r>
      <w:r w:rsidRPr="00C66CDF">
        <w:t>” is chosen in case user do not choose any method. As for the summarization method, as explained, only text-summarization and bart-large-cnn model are available as choices due to stablelm-2-1_6b being unsuitable for usage in production. Along</w:t>
      </w:r>
      <w:r>
        <w:t xml:space="preserve"> </w:t>
      </w:r>
      <w:r w:rsidRPr="00C66CDF">
        <w:t>with the subtractive model, both TextRank and LSA are available as choices for the users.</w:t>
      </w:r>
    </w:p>
    <w:p w14:paraId="3278F447" w14:textId="77777777" w:rsidR="00DE024E" w:rsidRPr="00C66CDF" w:rsidRDefault="00DE024E" w:rsidP="00DE024E">
      <w:pPr>
        <w:spacing w:line="360" w:lineRule="auto"/>
      </w:pPr>
    </w:p>
    <w:p w14:paraId="65400A67" w14:textId="77777777" w:rsidR="00DE024E" w:rsidRPr="00C66CDF" w:rsidRDefault="00DE024E" w:rsidP="00DE024E">
      <w:pPr>
        <w:spacing w:line="360" w:lineRule="auto"/>
      </w:pPr>
      <w:r w:rsidRPr="00C66CDF">
        <w:t xml:space="preserve">The user would then be required to choose a file that would be processed. This action can either be done through dragging and dropping the file into the designated zone or just by simply clicking on the zone, allowing the user to choose a file from the file explorer. In order to prevent unintended consequences from users’ actions, some simple fail saves are implemented including checking the file extension for any combination of the phrase “.pdf”, filtering the file’s name from including inappropriate keyword for certain operating systems through using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669D54F6" w14:textId="01A90647" w:rsidR="00DE024E" w:rsidRPr="00C66CDF" w:rsidRDefault="00DE024E" w:rsidP="00DE024E">
      <w:pPr>
        <w:pStyle w:val="Caption"/>
      </w:pPr>
      <w:bookmarkStart w:id="163" w:name="_Ref170942103"/>
      <w:bookmarkStart w:id="164" w:name="_Toc171058927"/>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9</w:t>
      </w:r>
      <w:r>
        <w:fldChar w:fldCharType="end"/>
      </w:r>
      <w:bookmarkEnd w:id="163"/>
      <w:r w:rsidRPr="00C66CDF">
        <w:t>– Web user interface</w:t>
      </w:r>
      <w:bookmarkEnd w:id="164"/>
    </w:p>
    <w:p w14:paraId="7D61D75A" w14:textId="77777777" w:rsidR="00DE024E" w:rsidRPr="00C66CDF" w:rsidRDefault="00DE024E" w:rsidP="00F70DE3">
      <w:pPr>
        <w:jc w:val="center"/>
      </w:pPr>
    </w:p>
    <w:p w14:paraId="190B9839" w14:textId="1A539628" w:rsidR="005A3232" w:rsidRPr="00C66CDF" w:rsidRDefault="005A3232" w:rsidP="00F70DE3">
      <w:pPr>
        <w:pStyle w:val="Caption"/>
      </w:pPr>
      <w:bookmarkStart w:id="165" w:name="_Toc514144984"/>
      <w:r w:rsidRPr="00C66CDF">
        <w:br w:type="page"/>
      </w:r>
    </w:p>
    <w:p w14:paraId="01164AFB" w14:textId="318366CD" w:rsidR="003E54E9" w:rsidRPr="00C66CDF" w:rsidRDefault="47E71CCB" w:rsidP="006109E7">
      <w:pPr>
        <w:pStyle w:val="Heading1"/>
        <w:spacing w:before="240"/>
        <w:jc w:val="center"/>
      </w:pPr>
      <w:bookmarkStart w:id="166" w:name="_Toc171058895"/>
      <w:r w:rsidRPr="00C66CDF">
        <w:lastRenderedPageBreak/>
        <w:t>IMPLEMENT AND RESULTS</w:t>
      </w:r>
      <w:bookmarkEnd w:id="165"/>
      <w:bookmarkEnd w:id="166"/>
    </w:p>
    <w:p w14:paraId="4F4736C8" w14:textId="77777777" w:rsidR="003E54E9" w:rsidRPr="00C66CDF" w:rsidRDefault="003E54E9" w:rsidP="00F75A2F"/>
    <w:p w14:paraId="7C176977" w14:textId="16919BF9" w:rsidR="00700F6B" w:rsidRPr="00C66CDF" w:rsidRDefault="43B8A491" w:rsidP="00AA5BE9">
      <w:pPr>
        <w:pStyle w:val="Heading2"/>
      </w:pPr>
      <w:bookmarkStart w:id="167" w:name="_Toc171058896"/>
      <w:r w:rsidRPr="00C66CDF">
        <w:t>Overview</w:t>
      </w:r>
      <w:bookmarkEnd w:id="167"/>
    </w:p>
    <w:p w14:paraId="6413C905" w14:textId="77777777" w:rsidR="00107E95" w:rsidRPr="00C66CDF" w:rsidRDefault="00107E95" w:rsidP="00107E95"/>
    <w:p w14:paraId="668D4857" w14:textId="2DE6B583"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68" w:name="_Toc171058897"/>
      <w:r w:rsidRPr="00C66CDF">
        <w:t>Implementation</w:t>
      </w:r>
      <w:bookmarkEnd w:id="168"/>
    </w:p>
    <w:p w14:paraId="29C3BF9C" w14:textId="01154046" w:rsidR="00AA5BE9" w:rsidRPr="00C66CDF" w:rsidRDefault="00AA5BE9" w:rsidP="00AA5BE9"/>
    <w:p w14:paraId="6BD221EE" w14:textId="7436B84B"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BA0925" w:rsidRPr="00C66CDF">
        <w:t>from</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69" w:name="_Toc171058898"/>
      <w:r w:rsidRPr="00C66CDF">
        <w:t>Document Segmentation</w:t>
      </w:r>
      <w:bookmarkEnd w:id="169"/>
    </w:p>
    <w:p w14:paraId="32942063" w14:textId="77777777" w:rsidR="00F00BE9" w:rsidRPr="00C66CDF" w:rsidRDefault="00F00BE9" w:rsidP="00F00BE9"/>
    <w:p w14:paraId="774E19EB" w14:textId="4CC32F95"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521DA6" w:rsidRPr="00C66CDF">
        <w:t>Figure 4</w:t>
      </w:r>
      <w:r w:rsidR="00521DA6" w:rsidRPr="00C66CDF">
        <w:noBreakHyphen/>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78EDCA18"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C30BDE" w:rsidRPr="00C66CDF">
        <w:t>Figure 4</w:t>
      </w:r>
      <w:r w:rsidR="00C30BDE" w:rsidRPr="00C66CDF">
        <w:noBreakHyphen/>
        <w:t>2</w:t>
      </w:r>
      <w:r w:rsidR="00C30BDE" w:rsidRPr="00C66CDF">
        <w:fldChar w:fldCharType="end"/>
      </w:r>
      <w:r w:rsidRPr="00C66CDF">
        <w:t xml:space="preserve">. </w:t>
      </w:r>
    </w:p>
    <w:p w14:paraId="13DB6693" w14:textId="77777777" w:rsidR="00995A35" w:rsidRPr="00C66CDF" w:rsidRDefault="00995A35" w:rsidP="00F00BE9"/>
    <w:p w14:paraId="73B465B3" w14:textId="3B9AA8F5" w:rsidR="000E6F3E" w:rsidRPr="00C66CDF" w:rsidRDefault="000E6F3E" w:rsidP="000E6F3E">
      <w:pPr>
        <w:spacing w:line="360" w:lineRule="auto"/>
      </w:pPr>
      <w:r w:rsidRPr="00C66CDF">
        <w:t xml:space="preserve">After the file content as well as its name is checked sufficiently, including the file extension, the content of the file, the filename. Additionally, the </w:t>
      </w:r>
      <w:r w:rsidRPr="00C66CDF">
        <w:rPr>
          <w:i/>
          <w:iCs/>
        </w:rPr>
        <w:t>secure_filename</w:t>
      </w:r>
      <w:r w:rsidRPr="00C66CDF">
        <w:t xml:space="preserve"> function also provides a method to adjust the file name so that it does not violate any rules regarding the naming scheme of files from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arse_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context</w:t>
      </w:r>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x_worke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Grobid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_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ocessFulltextDocument</w:t>
      </w:r>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onsolidate_citatio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i_coordinat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466C09CD" w:rsidR="000E6F3E" w:rsidRPr="00C66CDF" w:rsidRDefault="00FF5B91" w:rsidP="000E6F3E">
      <w:pPr>
        <w:pStyle w:val="Caption"/>
      </w:pPr>
      <w:bookmarkStart w:id="170" w:name="_Ref170904879"/>
      <w:bookmarkStart w:id="171" w:name="_Toc169634975"/>
      <w:bookmarkStart w:id="172" w:name="_Toc171058928"/>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170"/>
      <w:r w:rsidRPr="00C66CDF">
        <w:t xml:space="preserve"> </w:t>
      </w:r>
      <w:r w:rsidR="00DF29D5" w:rsidRPr="00C66CDF">
        <w:t>– GROBID initialization code snippet</w:t>
      </w:r>
      <w:bookmarkEnd w:id="171"/>
      <w:bookmarkEnd w:id="172"/>
    </w:p>
    <w:p w14:paraId="785FC90E" w14:textId="77777777" w:rsidR="000E6F3E" w:rsidRPr="00C66CDF" w:rsidRDefault="000E6F3E" w:rsidP="000E6F3E"/>
    <w:p w14:paraId="064B253B" w14:textId="77777777" w:rsidR="000E6F3E" w:rsidRPr="00C66CDF" w:rsidRDefault="000E6F3E" w:rsidP="000E6F3E">
      <w:pPr>
        <w:pStyle w:val="Heading3"/>
      </w:pPr>
      <w:bookmarkStart w:id="173" w:name="_Toc171058899"/>
      <w:r w:rsidRPr="00C66CDF">
        <w:t>Text summarization</w:t>
      </w:r>
      <w:bookmarkEnd w:id="173"/>
    </w:p>
    <w:p w14:paraId="0BDFFF22" w14:textId="77777777" w:rsidR="000E6F3E" w:rsidRPr="00C66CDF" w:rsidRDefault="000E6F3E" w:rsidP="000E6F3E"/>
    <w:p w14:paraId="2B4B85C2" w14:textId="77777777"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usag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Pr="00C66CDF">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Pr="00C66CDF">
        <w:t>[26]</w:t>
      </w:r>
      <w:r w:rsidRPr="00C66CDF">
        <w:fldChar w:fldCharType="end"/>
      </w:r>
      <w:r w:rsidRPr="00C66CDF">
        <w:t xml:space="preserve"> was utilized as the library of choice for implementation due to the large number of tools, support, and models available. </w:t>
      </w:r>
    </w:p>
    <w:p w14:paraId="5B34F90C" w14:textId="77777777" w:rsidR="000E6F3E" w:rsidRPr="00C66CDF" w:rsidRDefault="000E6F3E" w:rsidP="000E6F3E"/>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allowed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df_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2F7107AD" w:rsidR="00CF510E" w:rsidRPr="00C66CDF" w:rsidRDefault="000977E2" w:rsidP="000977E2">
      <w:pPr>
        <w:pStyle w:val="Caption"/>
      </w:pPr>
      <w:bookmarkStart w:id="174" w:name="_Ref170904894"/>
      <w:bookmarkStart w:id="175" w:name="_Toc169634976"/>
      <w:bookmarkStart w:id="176" w:name="_Toc171058929"/>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bookmarkEnd w:id="174"/>
      <w:r w:rsidRPr="00C66CDF">
        <w:t xml:space="preserve"> – </w:t>
      </w:r>
      <w:r w:rsidR="00C4507E" w:rsidRPr="00C66CDF">
        <w:t>PDF-uploading method</w:t>
      </w:r>
      <w:bookmarkEnd w:id="175"/>
      <w:bookmarkEnd w:id="176"/>
    </w:p>
    <w:p w14:paraId="06812D73" w14:textId="77777777" w:rsidR="008004C7" w:rsidRPr="00C66CDF" w:rsidRDefault="008004C7" w:rsidP="008004C7"/>
    <w:p w14:paraId="6C4ED417" w14:textId="52C90F58" w:rsidR="00095AB0" w:rsidRPr="00C66CDF" w:rsidRDefault="003E7582" w:rsidP="003E7582">
      <w:pPr>
        <w:pStyle w:val="Heading4"/>
      </w:pPr>
      <w:bookmarkStart w:id="177" w:name="_Toc171058900"/>
      <w:r w:rsidRPr="00C66CDF">
        <w:t>LSA</w:t>
      </w:r>
      <w:bookmarkEnd w:id="177"/>
    </w:p>
    <w:p w14:paraId="695349EF" w14:textId="77777777" w:rsidR="001A036E" w:rsidRPr="00C66CDF" w:rsidRDefault="001A036E" w:rsidP="001A036E">
      <w:pPr>
        <w:spacing w:line="360" w:lineRule="auto"/>
        <w:jc w:val="left"/>
      </w:pPr>
      <w:bookmarkStart w:id="178" w:name="_Toc514144991"/>
    </w:p>
    <w:p w14:paraId="1EA1E4BE" w14:textId="67043D27" w:rsidR="009A38C1" w:rsidRPr="00C66CDF" w:rsidRDefault="007E275C" w:rsidP="003F0F0B">
      <w:pPr>
        <w:spacing w:line="360" w:lineRule="auto"/>
        <w:jc w:val="left"/>
      </w:pPr>
      <w:r w:rsidRPr="00C66CDF">
        <w:t xml:space="preserve">The LSA summarization approach goes through </w:t>
      </w:r>
      <w:r w:rsidR="0088200C" w:rsidRPr="00C66CDF">
        <w:t>7 steps in total, including Tokenizing, NGram generation, stop words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a 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9E76BA" w:rsidRPr="00C66CDF">
        <w:t>Figure 4</w:t>
      </w:r>
      <w:r w:rsidR="009E76BA" w:rsidRPr="00C66CDF">
        <w:noBreakHyphen/>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le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decomposition</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sentences</w:t>
      </w:r>
      <w:r w:rsidRPr="00C66CDF">
        <w:rPr>
          <w:rFonts w:ascii="Courier New" w:eastAsia="Times New Roman" w:hAnsi="Courier New" w:cs="Courier New"/>
          <w:color w:val="777777"/>
          <w:sz w:val="20"/>
          <w:szCs w:val="20"/>
        </w:rPr>
        <w:t>(</w:t>
      </w:r>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_str</w:t>
      </w:r>
    </w:p>
    <w:p w14:paraId="526413DC" w14:textId="6BE38A25" w:rsidR="009A7818" w:rsidRPr="00C66CDF" w:rsidRDefault="009A7818" w:rsidP="009A7818">
      <w:pPr>
        <w:pStyle w:val="Caption"/>
      </w:pPr>
      <w:bookmarkStart w:id="179" w:name="_Ref170904913"/>
      <w:bookmarkStart w:id="180" w:name="_Toc169634977"/>
      <w:bookmarkStart w:id="181" w:name="_Toc171058930"/>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79"/>
      <w:r w:rsidRPr="00C66CDF">
        <w:t xml:space="preserve"> – LSA Implementation</w:t>
      </w:r>
      <w:bookmarkEnd w:id="180"/>
      <w:bookmarkEnd w:id="181"/>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82" w:name="_Toc171058901"/>
      <w:r w:rsidRPr="00C66CDF">
        <w:t>TextRank</w:t>
      </w:r>
      <w:bookmarkEnd w:id="182"/>
    </w:p>
    <w:p w14:paraId="01C4DE80" w14:textId="77777777" w:rsidR="006F1BED" w:rsidRPr="00C66CDF" w:rsidRDefault="006F1BED" w:rsidP="006F1BED"/>
    <w:p w14:paraId="0DBC7DF9" w14:textId="65F8A523"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this can be seen through</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7A390B" w:rsidRPr="00C66CDF">
        <w:t>Figure 4</w:t>
      </w:r>
      <w:r w:rsidR="007A390B" w:rsidRPr="00C66CDF">
        <w:noBreakHyphen/>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list</w:t>
      </w:r>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23E90E31" w:rsidR="0068600D" w:rsidRPr="00C66CDF" w:rsidRDefault="00783B83" w:rsidP="00783B83">
      <w:pPr>
        <w:pStyle w:val="Caption"/>
      </w:pPr>
      <w:bookmarkStart w:id="183" w:name="_Ref170904968"/>
      <w:bookmarkStart w:id="184" w:name="_Toc169634978"/>
      <w:bookmarkStart w:id="185" w:name="_Toc171058931"/>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83"/>
      <w:r w:rsidRPr="00C66CDF">
        <w:t xml:space="preserve"> – TextRank summarization function</w:t>
      </w:r>
      <w:bookmarkEnd w:id="184"/>
      <w:bookmarkEnd w:id="185"/>
    </w:p>
    <w:p w14:paraId="0315950C" w14:textId="2BC70EBF"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Utilizing which, only the text that needs to be summarized and the number of sentences needs to be passed in as parameter.</w:t>
      </w:r>
    </w:p>
    <w:p w14:paraId="25ADFC74" w14:textId="4CCEC5B1" w:rsidR="003D0F03" w:rsidRPr="00C66CDF" w:rsidRDefault="003D0F03" w:rsidP="003D0F03">
      <w:pPr>
        <w:pStyle w:val="Heading4"/>
      </w:pPr>
      <w:bookmarkStart w:id="186" w:name="_Toc171058902"/>
      <w:r w:rsidRPr="00C66CDF">
        <w:t>Pretrained models</w:t>
      </w:r>
      <w:bookmarkEnd w:id="186"/>
    </w:p>
    <w:p w14:paraId="41B48063" w14:textId="77777777" w:rsidR="003D0F03" w:rsidRPr="00C66CDF" w:rsidRDefault="003D0F03" w:rsidP="003D0F03"/>
    <w:p w14:paraId="6A8C3693" w14:textId="51F4F0FF"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7A390B" w:rsidRPr="00C66CDF">
        <w:t>Figure 4</w:t>
      </w:r>
      <w:r w:rsidR="007A390B" w:rsidRPr="00C66CDF">
        <w:noBreakHyphen/>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b</w:t>
      </w:r>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pretrained</w:t>
      </w:r>
      <w:r w:rsidRPr="00C66CDF">
        <w:rPr>
          <w:rFonts w:ascii="Courier New" w:eastAsia="Times New Roman" w:hAnsi="Courier New" w:cs="Courier New"/>
          <w:color w:val="777777"/>
          <w:sz w:val="20"/>
          <w:szCs w:val="20"/>
        </w:rPr>
        <w:t>(</w:t>
      </w:r>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5C6B3A12" w:rsidR="00B874AA" w:rsidRPr="00C66CDF" w:rsidRDefault="00B874AA" w:rsidP="00B874AA">
      <w:pPr>
        <w:pStyle w:val="Caption"/>
      </w:pPr>
      <w:bookmarkStart w:id="187" w:name="_Ref170904929"/>
      <w:bookmarkStart w:id="188" w:name="_Toc169634979"/>
      <w:bookmarkStart w:id="189" w:name="_Toc171058932"/>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bookmarkEnd w:id="187"/>
      <w:r w:rsidRPr="00C66CDF">
        <w:t xml:space="preserve"> – Model preloading</w:t>
      </w:r>
      <w:bookmarkEnd w:id="188"/>
      <w:bookmarkEnd w:id="189"/>
    </w:p>
    <w:p w14:paraId="072B3B28" w14:textId="5E2452E7" w:rsidR="00891A73" w:rsidRPr="00C66CDF" w:rsidRDefault="00C35116" w:rsidP="007D3966">
      <w:pPr>
        <w:spacing w:line="360" w:lineRule="auto"/>
      </w:pPr>
      <w:r w:rsidRPr="00C66CDF">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stablelm-2-1_6b-chat </w:t>
      </w:r>
      <w:r w:rsidR="00BC5DA3" w:rsidRPr="00C66CDF">
        <w:t xml:space="preserve">as per the requirement of each model. Finally, the text is then passed into the model where it would be processed, and the result can be obtained. The process can be seen in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FA5AEE" w:rsidRPr="00C66CDF">
        <w:t>Figure 4</w:t>
      </w:r>
      <w:r w:rsidR="00FA5AEE" w:rsidRPr="00C66CDF">
        <w:noBreakHyphen/>
        <w:t>6</w:t>
      </w:r>
      <w:r w:rsidR="00FA5AEE" w:rsidRPr="00C66CDF">
        <w:rPr>
          <w:i/>
          <w:iCs/>
        </w:rPr>
        <w:fldChar w:fldCharType="end"/>
      </w:r>
      <w:r w:rsidR="00BC5DA3" w:rsidRPr="00C66CDF">
        <w:t xml:space="preserve"> in the case of stablelm-2-1_6b-cha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ompt_constructo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_chat_template</w:t>
      </w:r>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_generation_promp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turn_tensor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x_new_token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max_leng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o_samp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skip_special_token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im_end|&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endoftext|&gt;</w:t>
      </w:r>
      <w:r w:rsidRPr="00C66CDF">
        <w:rPr>
          <w:rFonts w:ascii="Courier New" w:eastAsia="Times New Roman" w:hAnsi="Courier New" w:cs="Courier New"/>
          <w:color w:val="777777"/>
          <w:sz w:val="20"/>
          <w:szCs w:val="20"/>
        </w:rPr>
        <w:t>")</w:t>
      </w:r>
    </w:p>
    <w:p w14:paraId="59CDFD02" w14:textId="439AAD10" w:rsidR="00BC5DA3" w:rsidRPr="00C66CDF" w:rsidRDefault="00BC5DA3" w:rsidP="00BC5DA3">
      <w:pPr>
        <w:pStyle w:val="Caption"/>
      </w:pPr>
      <w:bookmarkStart w:id="190" w:name="_Ref170904984"/>
      <w:bookmarkStart w:id="191" w:name="_Toc169634980"/>
      <w:bookmarkStart w:id="192" w:name="_Toc171058933"/>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6</w:t>
      </w:r>
      <w:r w:rsidR="00DE024E">
        <w:fldChar w:fldCharType="end"/>
      </w:r>
      <w:bookmarkEnd w:id="190"/>
      <w:r w:rsidRPr="00C66CDF">
        <w:t xml:space="preserve"> – Model text generation</w:t>
      </w:r>
      <w:bookmarkEnd w:id="191"/>
      <w:bookmarkEnd w:id="192"/>
    </w:p>
    <w:p w14:paraId="202B92E6" w14:textId="77777777" w:rsidR="000E6F3E" w:rsidRPr="00C66CDF" w:rsidRDefault="000E6F3E" w:rsidP="000E6F3E"/>
    <w:p w14:paraId="1B694CFD" w14:textId="6BF2710F" w:rsidR="00455021" w:rsidRPr="00C66CDF" w:rsidRDefault="00EC6C84" w:rsidP="00EC6C84">
      <w:pPr>
        <w:pStyle w:val="Heading2"/>
      </w:pPr>
      <w:bookmarkStart w:id="193" w:name="_Toc171058903"/>
      <w:r w:rsidRPr="00C66CDF">
        <w:t>Results</w:t>
      </w:r>
      <w:bookmarkEnd w:id="193"/>
    </w:p>
    <w:p w14:paraId="3FD47FCC" w14:textId="77777777" w:rsidR="00EC6C84" w:rsidRPr="00C66CDF" w:rsidRDefault="00EC6C84" w:rsidP="00EC6C84"/>
    <w:p w14:paraId="597C5C12" w14:textId="36CE1F99" w:rsidR="004A6F59" w:rsidRPr="00C66CDF" w:rsidRDefault="00EC6C84" w:rsidP="00A3768A">
      <w:pPr>
        <w:spacing w:line="360" w:lineRule="auto"/>
      </w:pPr>
      <w:r w:rsidRPr="00C66CDF">
        <w:t xml:space="preserve">The results from the process of the entire system can be condensed into 2 different </w:t>
      </w:r>
      <w:r w:rsidR="0023008E" w:rsidRPr="00C66CDF">
        <w:t>JSON</w:t>
      </w:r>
      <w:r w:rsidRPr="00C66CDF">
        <w:t xml:space="preserve"> files with the first being the </w:t>
      </w:r>
      <w:r w:rsidR="001F4ECA" w:rsidRPr="00C66CDF">
        <w:t xml:space="preserve">document segmentation result and the second being the summary. As an example, </w:t>
      </w:r>
      <w:r w:rsidR="001658B7" w:rsidRPr="00C66CDF">
        <w:t xml:space="preserve">one </w:t>
      </w:r>
      <w:r w:rsidR="008F782D" w:rsidRPr="00C66CDF">
        <w:t>research paper named</w:t>
      </w:r>
      <w:r w:rsidR="007C3323" w:rsidRPr="00C66CDF">
        <w:t xml:space="preserve"> </w:t>
      </w:r>
      <w:r w:rsidR="008F782D" w:rsidRPr="00C66CDF">
        <w:t xml:space="preserve">has been chosen. </w:t>
      </w:r>
      <w:r w:rsidR="006A6AFB" w:rsidRPr="00C66CDF">
        <w:t xml:space="preserve">As the result </w:t>
      </w:r>
      <w:r w:rsidR="00A3768A" w:rsidRPr="00C66CDF">
        <w:t>of</w:t>
      </w:r>
      <w:r w:rsidR="006A6AFB" w:rsidRPr="00C66CDF">
        <w:t xml:space="preserve"> the </w:t>
      </w:r>
      <w:r w:rsidR="00FC5409" w:rsidRPr="00C66CDF">
        <w:t>document segmentation being the content of the entire paper, only</w:t>
      </w:r>
      <w:r w:rsidR="00A3768A" w:rsidRPr="00C66CDF">
        <w:t xml:space="preserve"> the first header will be showcased</w:t>
      </w:r>
      <w:r w:rsidR="00BB1CD3" w:rsidRPr="00C66CDF">
        <w:t xml:space="preserve"> in</w:t>
      </w:r>
      <w:r w:rsidR="00FA5AEE" w:rsidRPr="00C66CDF">
        <w:rPr>
          <w:i/>
          <w:iCs/>
        </w:rPr>
        <w:t xml:space="preserve"> </w:t>
      </w:r>
      <w:r w:rsidR="00FA5AEE" w:rsidRPr="00C66CDF">
        <w:fldChar w:fldCharType="begin"/>
      </w:r>
      <w:r w:rsidR="00FA5AEE" w:rsidRPr="00C66CDF">
        <w:rPr>
          <w:i/>
          <w:iCs/>
        </w:rPr>
        <w:instrText xml:space="preserve"> REF _Ref170905007 \h </w:instrText>
      </w:r>
      <w:r w:rsidR="00FA5AEE" w:rsidRPr="00C66CDF">
        <w:fldChar w:fldCharType="separate"/>
      </w:r>
      <w:r w:rsidR="00FA5AEE" w:rsidRPr="00C66CDF">
        <w:t>Figure 4</w:t>
      </w:r>
      <w:r w:rsidR="00FA5AEE" w:rsidRPr="00C66CDF">
        <w:noBreakHyphen/>
        <w:t>7</w:t>
      </w:r>
      <w:r w:rsidR="00FA5AEE" w:rsidRPr="00C66CDF">
        <w:fldChar w:fldCharType="end"/>
      </w:r>
      <w:r w:rsidR="00A3768A" w:rsidRPr="00C66CDF">
        <w:t xml:space="preserve">. </w:t>
      </w:r>
      <w:r w:rsidR="001513DE" w:rsidRPr="00C66CDF">
        <w:t xml:space="preserve">Since many different methods of summarizations were used, only LSA and </w:t>
      </w:r>
      <w:r w:rsidR="001513DE" w:rsidRPr="00C66CDF">
        <w:lastRenderedPageBreak/>
        <w:t xml:space="preserve">TextRank are shown as an example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FA5AEE" w:rsidRPr="00C66CDF">
        <w:t>Figure 4</w:t>
      </w:r>
      <w:r w:rsidR="00FA5AEE" w:rsidRPr="00C66CDF">
        <w:noBreakHyphen/>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FA5AEE" w:rsidRPr="00C66CDF">
        <w:t>Figure 4</w:t>
      </w:r>
      <w:r w:rsidR="00FA5AEE" w:rsidRPr="00C66CDF">
        <w:noBreakHyphen/>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7F789E4F" w:rsidR="00A3768A" w:rsidRPr="00C66CDF" w:rsidRDefault="006A64E5" w:rsidP="001513DE">
      <w:pPr>
        <w:pStyle w:val="Caption"/>
      </w:pPr>
      <w:bookmarkStart w:id="194" w:name="_Ref170905007"/>
      <w:bookmarkStart w:id="195" w:name="_Toc169634981"/>
      <w:bookmarkStart w:id="196" w:name="_Toc171058934"/>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7</w:t>
      </w:r>
      <w:r w:rsidR="00DE024E">
        <w:fldChar w:fldCharType="end"/>
      </w:r>
      <w:bookmarkEnd w:id="194"/>
      <w:r w:rsidRPr="00C66CDF">
        <w:t xml:space="preserve"> – Segmentation result</w:t>
      </w:r>
      <w:bookmarkEnd w:id="195"/>
      <w:bookmarkEnd w:id="196"/>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2C70CF8F" w:rsidR="00F623C1" w:rsidRPr="00C66CDF" w:rsidRDefault="00F623C1" w:rsidP="00F623C1">
      <w:pPr>
        <w:pStyle w:val="Caption"/>
      </w:pPr>
      <w:bookmarkStart w:id="197" w:name="_Ref170905018"/>
      <w:bookmarkStart w:id="198" w:name="_Toc169634982"/>
      <w:bookmarkStart w:id="199" w:name="_Toc171058935"/>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8</w:t>
      </w:r>
      <w:r w:rsidR="00DE024E">
        <w:fldChar w:fldCharType="end"/>
      </w:r>
      <w:bookmarkEnd w:id="197"/>
      <w:r w:rsidRPr="00C66CDF">
        <w:t xml:space="preserve"> – TextRank summarization result</w:t>
      </w:r>
      <w:bookmarkEnd w:id="198"/>
      <w:bookmarkEnd w:id="199"/>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lastRenderedPageBreak/>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w:t>
      </w:r>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7A0CBCA6" w:rsidR="000D2CC7" w:rsidRPr="00C66CDF" w:rsidRDefault="000D2CC7" w:rsidP="000D2CC7">
      <w:pPr>
        <w:pStyle w:val="Caption"/>
      </w:pPr>
      <w:bookmarkStart w:id="200" w:name="_Ref170905032"/>
      <w:bookmarkStart w:id="201" w:name="_Toc169634983"/>
      <w:bookmarkStart w:id="202" w:name="_Toc171058936"/>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9</w:t>
      </w:r>
      <w:r w:rsidR="00DE024E">
        <w:fldChar w:fldCharType="end"/>
      </w:r>
      <w:bookmarkEnd w:id="200"/>
      <w:r w:rsidRPr="00C66CDF">
        <w:t xml:space="preserve"> – LSA summarization result</w:t>
      </w:r>
      <w:bookmarkEnd w:id="201"/>
      <w:bookmarkEnd w:id="202"/>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03" w:name="_Toc171058904"/>
      <w:r w:rsidRPr="00C66CDF">
        <w:lastRenderedPageBreak/>
        <w:t>DISCUSSION AND EVALUATION</w:t>
      </w:r>
      <w:bookmarkEnd w:id="178"/>
      <w:bookmarkEnd w:id="203"/>
    </w:p>
    <w:p w14:paraId="436591DE" w14:textId="77777777" w:rsidR="00BE60FE" w:rsidRPr="00C66CDF" w:rsidRDefault="00BE60FE" w:rsidP="00BE60FE"/>
    <w:p w14:paraId="79A69695" w14:textId="77777777" w:rsidR="00BE60FE" w:rsidRPr="00C66CDF" w:rsidRDefault="00107E95" w:rsidP="00BE60FE">
      <w:pPr>
        <w:pStyle w:val="Heading2"/>
      </w:pPr>
      <w:bookmarkStart w:id="204" w:name="_Toc171058905"/>
      <w:r w:rsidRPr="00C66CDF">
        <w:t>Evaluation</w:t>
      </w:r>
      <w:bookmarkEnd w:id="204"/>
    </w:p>
    <w:p w14:paraId="193E7581" w14:textId="77777777" w:rsidR="000B7DB8" w:rsidRPr="00C66CDF" w:rsidRDefault="000B7DB8" w:rsidP="000B7DB8"/>
    <w:p w14:paraId="73685CF8" w14:textId="41626AE1" w:rsidR="000B7DB8" w:rsidRPr="00C66CDF" w:rsidRDefault="000B7DB8" w:rsidP="00AF4025">
      <w:pPr>
        <w:spacing w:line="360" w:lineRule="auto"/>
      </w:pPr>
      <w:r w:rsidRPr="00C66CDF">
        <w:t xml:space="preserve">As text segmentation utilized GROBID, which is a tool that has been used and benchmark </w:t>
      </w:r>
      <w:r w:rsidR="00AF4025" w:rsidRPr="00C66CDF">
        <w:t>through multiple sources (</w:t>
      </w:r>
      <w:r w:rsidR="00AF4025" w:rsidRPr="00C66CDF">
        <w:fldChar w:fldCharType="begin"/>
      </w:r>
      <w:r w:rsidR="004A6F59" w:rsidRPr="00C66CDF">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4A6F59" w:rsidRPr="00C66CDF">
        <w:t>[27], [28], [29], [30]</w:t>
      </w:r>
      <w:r w:rsidR="00AF4025" w:rsidRPr="00C66CDF">
        <w:fldChar w:fldCharType="end"/>
      </w:r>
      <w:r w:rsidR="00AF4025" w:rsidRPr="00C66CDF">
        <w:t>). As such the main focus of the evaluation section would be on the summarization method.</w:t>
      </w:r>
    </w:p>
    <w:p w14:paraId="220C55C6" w14:textId="77777777" w:rsidR="001513DE" w:rsidRPr="00C66CDF" w:rsidRDefault="001513DE">
      <w:pPr>
        <w:jc w:val="left"/>
      </w:pPr>
    </w:p>
    <w:p w14:paraId="7D3E8F3C" w14:textId="74B15313"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05" w:name="_Toc171058906"/>
      <w:r w:rsidRPr="00C66CDF">
        <w:t>Evaluation methods</w:t>
      </w:r>
      <w:bookmarkEnd w:id="205"/>
    </w:p>
    <w:p w14:paraId="4DE2CD13" w14:textId="77777777" w:rsidR="00684224" w:rsidRPr="00C66CDF" w:rsidRDefault="00684224" w:rsidP="00684224"/>
    <w:p w14:paraId="61FE574C" w14:textId="77777777" w:rsidR="00684224" w:rsidRPr="00C66CDF" w:rsidRDefault="000B7DB8" w:rsidP="00F05048">
      <w:pPr>
        <w:spacing w:line="360" w:lineRule="auto"/>
        <w:jc w:val="left"/>
      </w:pPr>
      <w:r w:rsidRPr="00C66CDF">
        <w:t xml:space="preserve">Due </w:t>
      </w:r>
      <w:r w:rsidR="00684224" w:rsidRPr="00C66CDF">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Pr="00C66CDF" w:rsidRDefault="00684224" w:rsidP="00F05048">
      <w:pPr>
        <w:spacing w:line="360" w:lineRule="auto"/>
        <w:jc w:val="left"/>
      </w:pPr>
    </w:p>
    <w:p w14:paraId="68A30B93" w14:textId="67A3D644" w:rsidR="000E6E08" w:rsidRPr="00C66CDF" w:rsidRDefault="00684224" w:rsidP="00F05048">
      <w:pPr>
        <w:spacing w:line="360" w:lineRule="auto"/>
        <w:jc w:val="left"/>
      </w:pPr>
      <w:r w:rsidRPr="00C66CDF">
        <w:t xml:space="preserve">However, since the current summarization use case is highly specific, no dataset containing the required referenced summary </w:t>
      </w:r>
      <w:r w:rsidR="000C72FA" w:rsidRPr="00C66CDF">
        <w:t>was</w:t>
      </w:r>
      <w:r w:rsidRPr="00C66CDF">
        <w:t xml:space="preserve"> found. </w:t>
      </w:r>
      <w:r w:rsidR="000E6E08" w:rsidRPr="00C66CDF">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rsidRPr="00C66CDF">
        <w:t xml:space="preserve">, this can be seen amongst the list of frequently used dataset for this purpos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as most of them are from the news and books domain</w:t>
      </w:r>
      <w:r w:rsidR="000E6E08" w:rsidRPr="00C66CDF">
        <w:t xml:space="preserve">. </w:t>
      </w:r>
    </w:p>
    <w:p w14:paraId="6880F8AA" w14:textId="77777777" w:rsidR="000E6E08" w:rsidRPr="00C66CDF" w:rsidRDefault="000E6E08" w:rsidP="00F05048">
      <w:pPr>
        <w:spacing w:line="360" w:lineRule="auto"/>
        <w:jc w:val="left"/>
      </w:pPr>
    </w:p>
    <w:p w14:paraId="1F095A04" w14:textId="140BC3CF"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4A6F59" w:rsidRPr="00C66CDF">
        <w:instrText xml:space="preserve"> ADDIN ZOTERO_ITEM CSL_CITATION {"citationID":"xF26GptF","properties":{"formattedCitation":"[31]","plainCitation":"[31]","noteIndex":0},"citationItems":[{"id":"D32bksFj/gBwUFopT","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4A6F59" w:rsidRPr="00C66CDF">
        <w:t>[31]</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9857E6" w:rsidRPr="00C66CDF">
        <w:t>Equation 5</w:t>
      </w:r>
      <w:r w:rsidR="009857E6" w:rsidRPr="00C66CDF">
        <w:noBreakHyphen/>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9857E6" w:rsidRPr="00C66CDF">
        <w:t>Equation 5</w:t>
      </w:r>
      <w:r w:rsidR="009857E6" w:rsidRPr="00C66CDF">
        <w:noBreakHyphen/>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9857E6" w:rsidRPr="00C66CDF">
        <w:t>Equation 5</w:t>
      </w:r>
      <w:r w:rsidR="009857E6" w:rsidRPr="00C66CDF">
        <w:noBreakHyphen/>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 xml:space="preserve">summary has recapture the context of the original text, and how much of that context is relevant, </w:t>
      </w:r>
      <w:r w:rsidR="006A3B5D" w:rsidRPr="00C66CDF">
        <w:t xml:space="preserve">ROUGE measure provides more granularity as it has the benefits of the simpler measures, but also applies it to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5D2F32CC" w:rsidR="00FD326B" w:rsidRPr="00C66CDF" w:rsidRDefault="00FD326B" w:rsidP="00FD326B">
      <w:pPr>
        <w:pStyle w:val="Caption"/>
      </w:pPr>
      <w:bookmarkStart w:id="206" w:name="_Ref170905082"/>
      <w:bookmarkStart w:id="207" w:name="_Toc169550605"/>
      <w:bookmarkStart w:id="208" w:name="_Toc171058940"/>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1</w:t>
      </w:r>
      <w:r w:rsidR="00504AB6" w:rsidRPr="00C66CDF">
        <w:fldChar w:fldCharType="end"/>
      </w:r>
      <w:bookmarkEnd w:id="206"/>
      <w:r w:rsidRPr="00C66CDF">
        <w:t xml:space="preserve"> – Precision equation</w:t>
      </w:r>
      <w:bookmarkEnd w:id="207"/>
      <w:bookmarkEnd w:id="208"/>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70CCDDA9" w:rsidR="00466A4E" w:rsidRPr="00C66CDF" w:rsidRDefault="00FD326B" w:rsidP="00FD326B">
      <w:pPr>
        <w:pStyle w:val="Caption"/>
      </w:pPr>
      <w:bookmarkStart w:id="209" w:name="_Ref170905093"/>
      <w:bookmarkStart w:id="210" w:name="_Toc169550606"/>
      <w:bookmarkStart w:id="211" w:name="_Toc171058941"/>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2</w:t>
      </w:r>
      <w:r w:rsidR="00504AB6" w:rsidRPr="00C66CDF">
        <w:fldChar w:fldCharType="end"/>
      </w:r>
      <w:bookmarkEnd w:id="209"/>
      <w:r w:rsidRPr="00C66CDF">
        <w:t xml:space="preserve"> – Recall equation</w:t>
      </w:r>
      <w:bookmarkEnd w:id="210"/>
      <w:bookmarkEnd w:id="211"/>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405CCFE3" w:rsidR="00B90A38" w:rsidRPr="00C66CDF" w:rsidRDefault="00B90A38" w:rsidP="00B90A38">
      <w:pPr>
        <w:pStyle w:val="Caption"/>
      </w:pPr>
      <w:bookmarkStart w:id="212" w:name="_Ref170905103"/>
      <w:bookmarkStart w:id="213" w:name="_Toc169550607"/>
      <w:bookmarkStart w:id="214" w:name="_Toc171058942"/>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3</w:t>
      </w:r>
      <w:r w:rsidR="00504AB6" w:rsidRPr="00C66CDF">
        <w:fldChar w:fldCharType="end"/>
      </w:r>
      <w:bookmarkEnd w:id="212"/>
      <w:r w:rsidRPr="00C66CDF">
        <w:t xml:space="preserve"> – F-Measure equation</w:t>
      </w:r>
      <w:bookmarkEnd w:id="213"/>
      <w:bookmarkEnd w:id="214"/>
    </w:p>
    <w:p w14:paraId="6873332E" w14:textId="77777777" w:rsidR="005472E5" w:rsidRPr="00C66CDF" w:rsidRDefault="005472E5" w:rsidP="005472E5"/>
    <w:p w14:paraId="09BD2A3E" w14:textId="5595F110"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15" w:name="_Toc171058907"/>
      <w:r w:rsidRPr="00C66CDF">
        <w:lastRenderedPageBreak/>
        <w:t>Dataset</w:t>
      </w:r>
      <w:bookmarkEnd w:id="215"/>
    </w:p>
    <w:p w14:paraId="6B864F41" w14:textId="77777777" w:rsidR="00045909" w:rsidRPr="00C66CDF" w:rsidRDefault="00045909" w:rsidP="00F05048">
      <w:pPr>
        <w:spacing w:line="360" w:lineRule="auto"/>
        <w:jc w:val="left"/>
      </w:pPr>
    </w:p>
    <w:p w14:paraId="32248B66" w14:textId="476CC865" w:rsidR="002F5252" w:rsidRPr="00C66CDF" w:rsidRDefault="00BC24E4" w:rsidP="00F05048">
      <w:pPr>
        <w:spacing w:line="360" w:lineRule="auto"/>
        <w:jc w:val="left"/>
      </w:pPr>
      <w:r w:rsidRPr="00C66CDF">
        <w:t>In order to evaluate the system, a random set including 10 research papers PDF relating multiple topics (medicine, astrophysics, machine learning, etc.).</w:t>
      </w:r>
      <w:r w:rsidR="002F5252" w:rsidRPr="00C66CDF">
        <w:t xml:space="preserve"> Amongst these files are:</w:t>
      </w:r>
    </w:p>
    <w:p w14:paraId="3AAA65B6" w14:textId="729DD16F" w:rsidR="002F5252" w:rsidRPr="00C66CDF" w:rsidRDefault="002F5252" w:rsidP="002F5252">
      <w:pPr>
        <w:pStyle w:val="ListParagraph"/>
        <w:numPr>
          <w:ilvl w:val="0"/>
          <w:numId w:val="44"/>
        </w:numPr>
        <w:spacing w:line="360" w:lineRule="auto"/>
        <w:jc w:val="left"/>
      </w:pPr>
      <w:r w:rsidRPr="00C66CDF">
        <w:t xml:space="preserve">Accretion and Uneven Depletion of the Main Asteroid Belt – Deienno et al. </w:t>
      </w:r>
      <w:r w:rsidRPr="00C66CDF">
        <w:fldChar w:fldCharType="begin"/>
      </w:r>
      <w:r w:rsidR="004A6F59" w:rsidRPr="00C66CDF">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C66CDF">
        <w:fldChar w:fldCharType="separate"/>
      </w:r>
      <w:r w:rsidR="004A6F59" w:rsidRPr="00C66CDF">
        <w:t>[32]</w:t>
      </w:r>
      <w:r w:rsidRPr="00C66CDF">
        <w:fldChar w:fldCharType="end"/>
      </w:r>
    </w:p>
    <w:p w14:paraId="7BB12B93" w14:textId="0EAF49B1" w:rsidR="002F5252" w:rsidRPr="00C66CDF" w:rsidRDefault="002F5252" w:rsidP="002F5252">
      <w:pPr>
        <w:pStyle w:val="ListParagraph"/>
        <w:numPr>
          <w:ilvl w:val="0"/>
          <w:numId w:val="44"/>
        </w:numPr>
        <w:spacing w:line="360" w:lineRule="auto"/>
        <w:jc w:val="left"/>
      </w:pPr>
      <w:r w:rsidRPr="00C66CDF">
        <w:t xml:space="preserve">Karma: An Experimental Study – Elokda et al. </w:t>
      </w:r>
      <w:r w:rsidRPr="00C66CDF">
        <w:fldChar w:fldCharType="begin"/>
      </w:r>
      <w:r w:rsidR="004A6F59" w:rsidRPr="00C66CDF">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C66CDF">
        <w:fldChar w:fldCharType="separate"/>
      </w:r>
      <w:r w:rsidR="004A6F59" w:rsidRPr="00C66CDF">
        <w:t>[33]</w:t>
      </w:r>
      <w:r w:rsidRPr="00C66CDF">
        <w:fldChar w:fldCharType="end"/>
      </w:r>
    </w:p>
    <w:p w14:paraId="7D61EBF6" w14:textId="64118C49" w:rsidR="002F5252" w:rsidRPr="00C66CDF" w:rsidRDefault="002F5252" w:rsidP="002F5252">
      <w:pPr>
        <w:pStyle w:val="ListParagraph"/>
        <w:numPr>
          <w:ilvl w:val="0"/>
          <w:numId w:val="44"/>
        </w:numPr>
        <w:spacing w:line="360" w:lineRule="auto"/>
        <w:jc w:val="left"/>
      </w:pPr>
      <w:r w:rsidRPr="00C66CDF">
        <w:t>Productivity and quality-adjusted life years: QALYs, PALYs and beyond – Hansen et al.</w:t>
      </w:r>
      <w:r w:rsidRPr="00C66CDF">
        <w:fldChar w:fldCharType="begin"/>
      </w:r>
      <w:r w:rsidR="004A6F59" w:rsidRPr="00C66CDF">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C66CDF">
        <w:fldChar w:fldCharType="separate"/>
      </w:r>
      <w:r w:rsidR="004A6F59" w:rsidRPr="00C66CDF">
        <w:t>[34]</w:t>
      </w:r>
      <w:r w:rsidRPr="00C66CDF">
        <w:fldChar w:fldCharType="end"/>
      </w:r>
    </w:p>
    <w:p w14:paraId="66C84AE1" w14:textId="2469DC5E" w:rsidR="002F5252" w:rsidRPr="00C66CDF" w:rsidRDefault="002F5252" w:rsidP="002F5252">
      <w:pPr>
        <w:pStyle w:val="ListParagraph"/>
        <w:numPr>
          <w:ilvl w:val="0"/>
          <w:numId w:val="44"/>
        </w:numPr>
        <w:spacing w:line="360" w:lineRule="auto"/>
        <w:jc w:val="left"/>
      </w:pPr>
      <w:r w:rsidRPr="00C66CDF">
        <w:t>A Data-driven Latent Seman0c Analysis for Automa0c Text Summariza0on using LDA Topic Modelling – Onah et al.</w:t>
      </w:r>
      <w:r w:rsidRPr="00C66CDF">
        <w:fldChar w:fldCharType="begin"/>
      </w:r>
      <w:r w:rsidR="004A6F59" w:rsidRPr="00C66CDF">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rsidRPr="00C66CDF">
        <w:fldChar w:fldCharType="separate"/>
      </w:r>
      <w:r w:rsidR="004A6F59" w:rsidRPr="00C66CDF">
        <w:t>[35]</w:t>
      </w:r>
      <w:r w:rsidRPr="00C66CDF">
        <w:fldChar w:fldCharType="end"/>
      </w:r>
    </w:p>
    <w:p w14:paraId="38AD8A6C" w14:textId="3A73BA26" w:rsidR="002F5252" w:rsidRPr="00C66CDF" w:rsidRDefault="002F5252" w:rsidP="002F5252">
      <w:pPr>
        <w:pStyle w:val="ListParagraph"/>
        <w:numPr>
          <w:ilvl w:val="0"/>
          <w:numId w:val="44"/>
        </w:numPr>
        <w:spacing w:line="360" w:lineRule="auto"/>
        <w:jc w:val="left"/>
      </w:pPr>
      <w:r w:rsidRPr="00C66CDF">
        <w:t xml:space="preserve">AI and the Problem of Knowledge Collapse – Peterson. </w:t>
      </w:r>
      <w:r w:rsidRPr="00C66CDF">
        <w:fldChar w:fldCharType="begin"/>
      </w:r>
      <w:r w:rsidR="004A6F59" w:rsidRPr="00C66CDF">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C66CDF">
        <w:fldChar w:fldCharType="separate"/>
      </w:r>
      <w:r w:rsidR="004A6F59" w:rsidRPr="00C66CDF">
        <w:t>[36]</w:t>
      </w:r>
      <w:r w:rsidRPr="00C66CDF">
        <w:fldChar w:fldCharType="end"/>
      </w:r>
    </w:p>
    <w:p w14:paraId="4CC8D4BC" w14:textId="36BC978C" w:rsidR="002F5252" w:rsidRPr="00C66CDF" w:rsidRDefault="002F5252" w:rsidP="002F5252">
      <w:pPr>
        <w:pStyle w:val="ListParagraph"/>
        <w:numPr>
          <w:ilvl w:val="0"/>
          <w:numId w:val="44"/>
        </w:numPr>
        <w:spacing w:line="360" w:lineRule="auto"/>
        <w:jc w:val="left"/>
      </w:pPr>
      <w:r w:rsidRPr="00C66CDF">
        <w:t xml:space="preserve">The rules of multiplayer cooperation in networks of communities – Pires and Broom </w:t>
      </w:r>
      <w:r w:rsidRPr="00C66CDF">
        <w:fldChar w:fldCharType="begin"/>
      </w:r>
      <w:r w:rsidR="004A6F59" w:rsidRPr="00C66CDF">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C66CDF">
        <w:fldChar w:fldCharType="separate"/>
      </w:r>
      <w:r w:rsidR="004A6F59" w:rsidRPr="00C66CDF">
        <w:t>[37]</w:t>
      </w:r>
      <w:r w:rsidRPr="00C66CDF">
        <w:fldChar w:fldCharType="end"/>
      </w:r>
    </w:p>
    <w:p w14:paraId="2F520CF3" w14:textId="57C079B0" w:rsidR="002F5252" w:rsidRPr="00C66CDF" w:rsidRDefault="002F5252" w:rsidP="002F5252">
      <w:pPr>
        <w:pStyle w:val="ListParagraph"/>
        <w:numPr>
          <w:ilvl w:val="0"/>
          <w:numId w:val="44"/>
        </w:numPr>
        <w:spacing w:line="360" w:lineRule="auto"/>
        <w:jc w:val="left"/>
      </w:pPr>
      <w:r w:rsidRPr="00C66CDF">
        <w:t xml:space="preserve">Mixture-of-Depths: Dynamically allocating compute in transformer-based language models – Raposo et al. </w:t>
      </w:r>
      <w:r w:rsidRPr="00C66CDF">
        <w:fldChar w:fldCharType="begin"/>
      </w:r>
      <w:r w:rsidR="004A6F59" w:rsidRPr="00C66CDF">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C66CDF">
        <w:fldChar w:fldCharType="separate"/>
      </w:r>
      <w:r w:rsidR="004A6F59" w:rsidRPr="00C66CDF">
        <w:t>[38]</w:t>
      </w:r>
      <w:r w:rsidRPr="00C66CDF">
        <w:fldChar w:fldCharType="end"/>
      </w:r>
    </w:p>
    <w:p w14:paraId="6C96715C" w14:textId="1086689E" w:rsidR="002F5252" w:rsidRPr="00C66CDF" w:rsidRDefault="00725AF8" w:rsidP="002F5252">
      <w:pPr>
        <w:pStyle w:val="ListParagraph"/>
        <w:numPr>
          <w:ilvl w:val="0"/>
          <w:numId w:val="44"/>
        </w:numPr>
        <w:spacing w:line="360" w:lineRule="auto"/>
        <w:jc w:val="left"/>
      </w:pPr>
      <w:r w:rsidRPr="00C66CDF">
        <w:t xml:space="preserve">The economic burden of antimicrobial resistance: Why it is more serious than current studies suggest – Smith and Coast. </w:t>
      </w:r>
      <w:r w:rsidRPr="00C66CDF">
        <w:fldChar w:fldCharType="begin"/>
      </w:r>
      <w:r w:rsidR="004A6F59" w:rsidRPr="00C66CDF">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rsidRPr="00C66CDF">
        <w:fldChar w:fldCharType="separate"/>
      </w:r>
      <w:r w:rsidR="004A6F59" w:rsidRPr="00C66CDF">
        <w:t>[39]</w:t>
      </w:r>
      <w:r w:rsidRPr="00C66CDF">
        <w:fldChar w:fldCharType="end"/>
      </w:r>
    </w:p>
    <w:p w14:paraId="5FC15C14" w14:textId="7AFA4E0E" w:rsidR="00725AF8" w:rsidRPr="00C66CDF" w:rsidRDefault="00725AF8" w:rsidP="002F5252">
      <w:pPr>
        <w:pStyle w:val="ListParagraph"/>
        <w:numPr>
          <w:ilvl w:val="0"/>
          <w:numId w:val="44"/>
        </w:numPr>
        <w:spacing w:line="360" w:lineRule="auto"/>
        <w:jc w:val="left"/>
      </w:pPr>
      <w:r w:rsidRPr="00C66CDF">
        <w:t xml:space="preserve">Sequential Monte Carlo Bandits – Urteaga and Wiggins. </w:t>
      </w:r>
      <w:r w:rsidRPr="00C66CDF">
        <w:fldChar w:fldCharType="begin"/>
      </w:r>
      <w:r w:rsidR="004A6F59" w:rsidRPr="00C66CDF">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C66CDF">
        <w:fldChar w:fldCharType="separate"/>
      </w:r>
      <w:r w:rsidR="004A6F59" w:rsidRPr="00C66CDF">
        <w:t>[40]</w:t>
      </w:r>
      <w:r w:rsidRPr="00C66CDF">
        <w:fldChar w:fldCharType="end"/>
      </w:r>
    </w:p>
    <w:p w14:paraId="1D3B465F" w14:textId="68E44A7D" w:rsidR="00725AF8" w:rsidRPr="00C66CDF" w:rsidRDefault="00725AF8" w:rsidP="002F5252">
      <w:pPr>
        <w:pStyle w:val="ListParagraph"/>
        <w:numPr>
          <w:ilvl w:val="0"/>
          <w:numId w:val="44"/>
        </w:numPr>
        <w:spacing w:line="360" w:lineRule="auto"/>
        <w:jc w:val="left"/>
      </w:pPr>
      <w:r w:rsidRPr="00C66CDF">
        <w:t xml:space="preserve">History Trees and Their Applications – Viglietta. </w:t>
      </w:r>
      <w:r w:rsidRPr="00C66CDF">
        <w:fldChar w:fldCharType="begin"/>
      </w:r>
      <w:r w:rsidR="004A6F59" w:rsidRPr="00C66CDF">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C66CDF">
        <w:fldChar w:fldCharType="separate"/>
      </w:r>
      <w:r w:rsidR="004A6F59" w:rsidRPr="00C66CDF">
        <w:t>[41]</w:t>
      </w:r>
      <w:r w:rsidRPr="00C66CDF">
        <w:fldChar w:fldCharType="end"/>
      </w:r>
    </w:p>
    <w:p w14:paraId="1CE7C07A" w14:textId="7CB0C8E2" w:rsidR="00725AF8" w:rsidRPr="00C66CDF" w:rsidRDefault="00725AF8" w:rsidP="002F5252">
      <w:pPr>
        <w:pStyle w:val="ListParagraph"/>
        <w:numPr>
          <w:ilvl w:val="0"/>
          <w:numId w:val="44"/>
        </w:numPr>
        <w:spacing w:line="360" w:lineRule="auto"/>
        <w:jc w:val="left"/>
      </w:pPr>
      <w:r w:rsidRPr="00C66CDF">
        <w:t xml:space="preserve">GreedLlama: Performance of Financial Value-Aligned Large Language Models in Moral Reasoning – Yu et al. </w:t>
      </w:r>
      <w:r w:rsidRPr="00C66CDF">
        <w:fldChar w:fldCharType="begin"/>
      </w:r>
      <w:r w:rsidR="004A6F59" w:rsidRPr="00C66CDF">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rsidRPr="00C66CDF">
        <w:fldChar w:fldCharType="separate"/>
      </w:r>
      <w:r w:rsidR="004A6F59" w:rsidRPr="00C66CDF">
        <w:t>[42]</w:t>
      </w:r>
      <w:r w:rsidRPr="00C66CDF">
        <w:fldChar w:fldCharType="end"/>
      </w:r>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841850" w14:textId="15DA0D9E" w:rsidR="007A5E31" w:rsidRPr="00C66CDF" w:rsidRDefault="007A5E31">
      <w:pPr>
        <w:jc w:val="left"/>
      </w:pPr>
      <w:r w:rsidRPr="00C66CDF">
        <w:br w:type="page"/>
      </w:r>
    </w:p>
    <w:p w14:paraId="69492915" w14:textId="77777777" w:rsidR="007A5E31" w:rsidRPr="00C66CDF" w:rsidRDefault="007A5E31" w:rsidP="00F05048">
      <w:pPr>
        <w:spacing w:line="360" w:lineRule="auto"/>
        <w:jc w:val="left"/>
      </w:pPr>
    </w:p>
    <w:p w14:paraId="06545A26" w14:textId="3509B9FF" w:rsidR="00F650DC" w:rsidRPr="00C66CDF" w:rsidRDefault="00BC24E4" w:rsidP="00F650DC">
      <w:pPr>
        <w:pStyle w:val="Heading3"/>
      </w:pPr>
      <w:bookmarkStart w:id="216" w:name="_Toc171058908"/>
      <w:r w:rsidRPr="00C66CDF">
        <w:t xml:space="preserve">Evaluation results and </w:t>
      </w:r>
      <w:r w:rsidR="009B1521" w:rsidRPr="00C66CDF">
        <w:t>Environment Settings</w:t>
      </w:r>
      <w:bookmarkEnd w:id="216"/>
    </w:p>
    <w:p w14:paraId="60C6BB3D" w14:textId="77777777" w:rsidR="00BC24E4" w:rsidRPr="00C66CDF" w:rsidRDefault="00BC24E4" w:rsidP="00BC24E4"/>
    <w:p w14:paraId="24B06714" w14:textId="33EE444F"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5 5600 with 16 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9F0D74" w:rsidRPr="00C66CDF">
        <w:t>Table 5</w:t>
      </w:r>
      <w:r w:rsidR="009F0D74" w:rsidRPr="00C66CDF">
        <w:noBreakHyphen/>
        <w:t>1</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03B6A">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03B6A">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tcBorders>
          </w:tcPr>
          <w:p w14:paraId="6D4EF32F" w14:textId="249DE69A" w:rsidR="00C81204" w:rsidRPr="00C81204" w:rsidRDefault="00C81204" w:rsidP="00C81204">
            <w:pPr>
              <w:spacing w:line="360" w:lineRule="auto"/>
              <w:jc w:val="left"/>
              <w:rPr>
                <w:sz w:val="20"/>
                <w:szCs w:val="20"/>
              </w:rPr>
            </w:pPr>
            <w:r w:rsidRPr="00C81204">
              <w:rPr>
                <w:sz w:val="20"/>
                <w:szCs w:val="20"/>
              </w:rPr>
              <w:t>0.446608</w:t>
            </w:r>
          </w:p>
        </w:tc>
        <w:tc>
          <w:tcPr>
            <w:tcW w:w="1216" w:type="dxa"/>
            <w:tcBorders>
              <w:top w:val="single" w:sz="12" w:space="0" w:color="auto"/>
            </w:tcBorders>
          </w:tcPr>
          <w:p w14:paraId="08D43FB3" w14:textId="464C52E1" w:rsidR="00C81204" w:rsidRPr="00C81204" w:rsidRDefault="00C81204" w:rsidP="00C81204">
            <w:pPr>
              <w:spacing w:line="360" w:lineRule="auto"/>
              <w:jc w:val="left"/>
              <w:rPr>
                <w:sz w:val="20"/>
                <w:szCs w:val="20"/>
              </w:rPr>
            </w:pPr>
            <w:r w:rsidRPr="00C81204">
              <w:rPr>
                <w:sz w:val="20"/>
                <w:szCs w:val="20"/>
              </w:rPr>
              <w:t>0.134224</w:t>
            </w:r>
          </w:p>
        </w:tc>
        <w:tc>
          <w:tcPr>
            <w:tcW w:w="1250" w:type="dxa"/>
            <w:tcBorders>
              <w:top w:val="single" w:sz="12" w:space="0" w:color="auto"/>
            </w:tcBorders>
          </w:tcPr>
          <w:p w14:paraId="519C5F9D" w14:textId="02B31F6D" w:rsidR="00C81204" w:rsidRPr="00C81204" w:rsidRDefault="00C81204" w:rsidP="00C81204">
            <w:pPr>
              <w:spacing w:line="360" w:lineRule="auto"/>
              <w:jc w:val="left"/>
              <w:rPr>
                <w:sz w:val="20"/>
                <w:szCs w:val="20"/>
              </w:rPr>
            </w:pPr>
            <w:r w:rsidRPr="00C81204">
              <w:rPr>
                <w:sz w:val="20"/>
                <w:szCs w:val="20"/>
              </w:rPr>
              <w:t>0.446608</w:t>
            </w:r>
          </w:p>
        </w:tc>
      </w:tr>
      <w:tr w:rsidR="00E71C19" w:rsidRPr="00C66CDF" w14:paraId="7D1F7A53" w14:textId="77777777" w:rsidTr="00403B6A">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bottom w:val="single" w:sz="12" w:space="0" w:color="auto"/>
            </w:tcBorders>
          </w:tcPr>
          <w:p w14:paraId="2F922EC0" w14:textId="3B0D6F3C" w:rsidR="00776332" w:rsidRPr="00C66CDF" w:rsidRDefault="00C81204" w:rsidP="00C81204">
            <w:pPr>
              <w:spacing w:line="360" w:lineRule="auto"/>
              <w:jc w:val="left"/>
              <w:rPr>
                <w:sz w:val="20"/>
                <w:szCs w:val="20"/>
              </w:rPr>
            </w:pPr>
            <w:r>
              <w:rPr>
                <w:sz w:val="20"/>
                <w:szCs w:val="20"/>
              </w:rPr>
              <w:t>0.502153</w:t>
            </w:r>
          </w:p>
        </w:tc>
        <w:tc>
          <w:tcPr>
            <w:tcW w:w="1216" w:type="dxa"/>
            <w:tcBorders>
              <w:bottom w:val="single" w:sz="12" w:space="0" w:color="auto"/>
            </w:tcBorders>
          </w:tcPr>
          <w:p w14:paraId="16184329" w14:textId="4D721146" w:rsidR="00776332" w:rsidRPr="00C66CDF" w:rsidRDefault="00C81204" w:rsidP="00C81204">
            <w:pPr>
              <w:spacing w:line="360" w:lineRule="auto"/>
              <w:jc w:val="left"/>
              <w:rPr>
                <w:sz w:val="20"/>
                <w:szCs w:val="20"/>
              </w:rPr>
            </w:pPr>
            <w:r w:rsidRPr="00C81204">
              <w:rPr>
                <w:sz w:val="20"/>
                <w:szCs w:val="20"/>
              </w:rPr>
              <w:t>0.129708</w:t>
            </w:r>
          </w:p>
        </w:tc>
        <w:tc>
          <w:tcPr>
            <w:tcW w:w="1250" w:type="dxa"/>
            <w:tcBorders>
              <w:bottom w:val="single" w:sz="12" w:space="0" w:color="auto"/>
            </w:tcBorders>
          </w:tcPr>
          <w:p w14:paraId="3BD53358" w14:textId="7B692866" w:rsidR="00776332" w:rsidRPr="00C66CDF" w:rsidRDefault="00C81204" w:rsidP="00C81204">
            <w:pPr>
              <w:spacing w:line="360" w:lineRule="auto"/>
              <w:jc w:val="left"/>
              <w:rPr>
                <w:sz w:val="20"/>
                <w:szCs w:val="20"/>
              </w:rPr>
            </w:pPr>
            <w:r w:rsidRPr="00C81204">
              <w:rPr>
                <w:sz w:val="20"/>
                <w:szCs w:val="20"/>
              </w:rPr>
              <w:t>0.502153</w:t>
            </w:r>
          </w:p>
        </w:tc>
      </w:tr>
      <w:tr w:rsidR="00776332" w:rsidRPr="00C66CDF" w14:paraId="0A0BDCDD" w14:textId="77777777" w:rsidTr="00403B6A">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tcBorders>
          </w:tcPr>
          <w:p w14:paraId="3C72FB5A" w14:textId="4969983D" w:rsidR="00776332" w:rsidRPr="00C66CDF" w:rsidRDefault="00776332" w:rsidP="00776332">
            <w:pPr>
              <w:spacing w:line="360" w:lineRule="auto"/>
              <w:jc w:val="left"/>
              <w:rPr>
                <w:b/>
                <w:bCs/>
                <w:sz w:val="20"/>
                <w:szCs w:val="20"/>
              </w:rPr>
            </w:pPr>
            <w:r w:rsidRPr="00C66CDF">
              <w:rPr>
                <w:b/>
                <w:bCs/>
                <w:sz w:val="20"/>
                <w:szCs w:val="20"/>
              </w:rPr>
              <w:t>Falcon AI’s text-summarization</w:t>
            </w:r>
          </w:p>
        </w:tc>
        <w:tc>
          <w:tcPr>
            <w:tcW w:w="1216" w:type="dxa"/>
            <w:tcBorders>
              <w:top w:val="single" w:sz="12" w:space="0" w:color="auto"/>
            </w:tcBorders>
          </w:tcPr>
          <w:p w14:paraId="22218A8F" w14:textId="0E9CDB62" w:rsidR="00776332" w:rsidRPr="00C66CDF" w:rsidRDefault="00C81204" w:rsidP="00E71C19">
            <w:pPr>
              <w:spacing w:line="360" w:lineRule="auto"/>
              <w:jc w:val="left"/>
              <w:rPr>
                <w:sz w:val="20"/>
                <w:szCs w:val="20"/>
              </w:rPr>
            </w:pPr>
            <w:r w:rsidRPr="00C81204">
              <w:rPr>
                <w:sz w:val="20"/>
                <w:szCs w:val="20"/>
              </w:rPr>
              <w:t>0.475585</w:t>
            </w:r>
          </w:p>
        </w:tc>
        <w:tc>
          <w:tcPr>
            <w:tcW w:w="1216" w:type="dxa"/>
            <w:tcBorders>
              <w:top w:val="single" w:sz="12" w:space="0" w:color="auto"/>
            </w:tcBorders>
          </w:tcPr>
          <w:p w14:paraId="7BCD41C6" w14:textId="77354F68" w:rsidR="00776332" w:rsidRPr="00C66CDF" w:rsidRDefault="00C81204" w:rsidP="00E71C19">
            <w:pPr>
              <w:spacing w:line="360" w:lineRule="auto"/>
              <w:jc w:val="left"/>
              <w:rPr>
                <w:sz w:val="20"/>
                <w:szCs w:val="20"/>
              </w:rPr>
            </w:pPr>
            <w:r w:rsidRPr="00C81204">
              <w:rPr>
                <w:sz w:val="20"/>
                <w:szCs w:val="20"/>
              </w:rPr>
              <w:t>0.132557</w:t>
            </w:r>
          </w:p>
        </w:tc>
        <w:tc>
          <w:tcPr>
            <w:tcW w:w="1250" w:type="dxa"/>
            <w:tcBorders>
              <w:top w:val="single" w:sz="12" w:space="0" w:color="auto"/>
            </w:tcBorders>
          </w:tcPr>
          <w:p w14:paraId="0C61411E" w14:textId="161BE5D8" w:rsidR="00776332" w:rsidRPr="00C66CDF" w:rsidRDefault="00C81204" w:rsidP="00E71C19">
            <w:pPr>
              <w:spacing w:line="360" w:lineRule="auto"/>
              <w:jc w:val="left"/>
              <w:rPr>
                <w:sz w:val="20"/>
                <w:szCs w:val="20"/>
              </w:rPr>
            </w:pPr>
            <w:r w:rsidRPr="00C81204">
              <w:rPr>
                <w:sz w:val="20"/>
                <w:szCs w:val="20"/>
              </w:rPr>
              <w:t>0.475585</w:t>
            </w:r>
          </w:p>
        </w:tc>
      </w:tr>
      <w:tr w:rsidR="00237BC2" w:rsidRPr="00C66CDF" w14:paraId="06EF72D0" w14:textId="77777777" w:rsidTr="00E71C19">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Pr>
          <w:p w14:paraId="1356B392" w14:textId="6221ACCE"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0033ACFA" w14:textId="00DB55C8" w:rsidR="00237BC2" w:rsidRPr="00C66CDF" w:rsidRDefault="00C81204" w:rsidP="00237BC2">
            <w:pPr>
              <w:spacing w:line="360" w:lineRule="auto"/>
              <w:jc w:val="left"/>
              <w:rPr>
                <w:sz w:val="20"/>
                <w:szCs w:val="20"/>
              </w:rPr>
            </w:pPr>
            <w:r w:rsidRPr="00C81204">
              <w:rPr>
                <w:sz w:val="20"/>
                <w:szCs w:val="20"/>
              </w:rPr>
              <w:t>0.500143</w:t>
            </w:r>
          </w:p>
        </w:tc>
        <w:tc>
          <w:tcPr>
            <w:tcW w:w="1216" w:type="dxa"/>
          </w:tcPr>
          <w:p w14:paraId="597FAA7E" w14:textId="3B86FE1A" w:rsidR="00237BC2" w:rsidRPr="00C66CDF" w:rsidRDefault="00C81204" w:rsidP="00237BC2">
            <w:pPr>
              <w:spacing w:line="360" w:lineRule="auto"/>
              <w:jc w:val="left"/>
              <w:rPr>
                <w:sz w:val="20"/>
                <w:szCs w:val="20"/>
              </w:rPr>
            </w:pPr>
            <w:r w:rsidRPr="00C81204">
              <w:rPr>
                <w:sz w:val="20"/>
                <w:szCs w:val="20"/>
              </w:rPr>
              <w:t>0.154753</w:t>
            </w:r>
          </w:p>
        </w:tc>
        <w:tc>
          <w:tcPr>
            <w:tcW w:w="1250" w:type="dxa"/>
          </w:tcPr>
          <w:p w14:paraId="11BC7C0B" w14:textId="138683A8" w:rsidR="00237BC2" w:rsidRPr="00C66CDF" w:rsidRDefault="00C81204" w:rsidP="00237BC2">
            <w:pPr>
              <w:spacing w:line="360" w:lineRule="auto"/>
              <w:jc w:val="left"/>
              <w:rPr>
                <w:sz w:val="20"/>
                <w:szCs w:val="20"/>
              </w:rPr>
            </w:pPr>
            <w:r w:rsidRPr="00C81204">
              <w:rPr>
                <w:sz w:val="20"/>
                <w:szCs w:val="20"/>
              </w:rPr>
              <w:t>0.500143</w:t>
            </w:r>
          </w:p>
        </w:tc>
      </w:tr>
      <w:tr w:rsidR="00237BC2" w:rsidRPr="00C66CDF" w14:paraId="5C04204C" w14:textId="77777777" w:rsidTr="00E71C19">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26E0758A" w14:textId="17E2DD7D"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0C09E562" w14:textId="6889EE6E" w:rsidR="00237BC2" w:rsidRPr="00C66CDF" w:rsidRDefault="00C81204" w:rsidP="00237BC2">
            <w:pPr>
              <w:spacing w:line="360" w:lineRule="auto"/>
              <w:jc w:val="left"/>
              <w:rPr>
                <w:sz w:val="20"/>
                <w:szCs w:val="20"/>
              </w:rPr>
            </w:pPr>
            <w:r w:rsidRPr="00C81204">
              <w:rPr>
                <w:sz w:val="20"/>
                <w:szCs w:val="20"/>
              </w:rPr>
              <w:t>0.521697</w:t>
            </w:r>
          </w:p>
        </w:tc>
        <w:tc>
          <w:tcPr>
            <w:tcW w:w="1216" w:type="dxa"/>
          </w:tcPr>
          <w:p w14:paraId="72B1A78E" w14:textId="11896283" w:rsidR="00237BC2" w:rsidRPr="00C81204" w:rsidRDefault="00C81204" w:rsidP="00237BC2">
            <w:pPr>
              <w:spacing w:line="360" w:lineRule="auto"/>
              <w:jc w:val="left"/>
              <w:rPr>
                <w:sz w:val="20"/>
                <w:szCs w:val="20"/>
              </w:rPr>
            </w:pPr>
            <w:r w:rsidRPr="00C81204">
              <w:rPr>
                <w:sz w:val="20"/>
                <w:szCs w:val="20"/>
              </w:rPr>
              <w:t>0.181454</w:t>
            </w:r>
          </w:p>
        </w:tc>
        <w:tc>
          <w:tcPr>
            <w:tcW w:w="1250" w:type="dxa"/>
          </w:tcPr>
          <w:p w14:paraId="2475F351" w14:textId="42A79B18" w:rsidR="00237BC2" w:rsidRPr="00C66CDF" w:rsidRDefault="00C81204" w:rsidP="00237BC2">
            <w:pPr>
              <w:spacing w:line="360" w:lineRule="auto"/>
              <w:jc w:val="left"/>
              <w:rPr>
                <w:sz w:val="20"/>
                <w:szCs w:val="20"/>
              </w:rPr>
            </w:pPr>
            <w:r w:rsidRPr="00C81204">
              <w:rPr>
                <w:sz w:val="20"/>
                <w:szCs w:val="20"/>
              </w:rPr>
              <w:t>0.521697</w:t>
            </w:r>
          </w:p>
        </w:tc>
      </w:tr>
      <w:tr w:rsidR="00237BC2" w:rsidRPr="00C66CDF" w14:paraId="0020A8C0" w14:textId="77777777" w:rsidTr="00E71C19">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3A49CEBF" w14:textId="1BF82DBF"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3C8D4F9A" w14:textId="69B3DA4A" w:rsidR="00237BC2" w:rsidRPr="00403B6A" w:rsidRDefault="00C81204" w:rsidP="00237BC2">
            <w:pPr>
              <w:spacing w:line="360" w:lineRule="auto"/>
              <w:jc w:val="left"/>
              <w:rPr>
                <w:b/>
                <w:bCs/>
                <w:sz w:val="20"/>
                <w:szCs w:val="20"/>
              </w:rPr>
            </w:pPr>
            <w:r w:rsidRPr="00403B6A">
              <w:rPr>
                <w:b/>
                <w:bCs/>
                <w:sz w:val="20"/>
                <w:szCs w:val="20"/>
              </w:rPr>
              <w:t>0.565338</w:t>
            </w:r>
          </w:p>
        </w:tc>
        <w:tc>
          <w:tcPr>
            <w:tcW w:w="1216" w:type="dxa"/>
          </w:tcPr>
          <w:p w14:paraId="14339519" w14:textId="3A8E6950" w:rsidR="00237BC2" w:rsidRPr="00403B6A" w:rsidRDefault="00C81204" w:rsidP="00237BC2">
            <w:pPr>
              <w:spacing w:line="360" w:lineRule="auto"/>
              <w:jc w:val="left"/>
              <w:rPr>
                <w:b/>
                <w:bCs/>
                <w:sz w:val="20"/>
                <w:szCs w:val="20"/>
              </w:rPr>
            </w:pPr>
            <w:r w:rsidRPr="00403B6A">
              <w:rPr>
                <w:b/>
                <w:bCs/>
                <w:sz w:val="20"/>
                <w:szCs w:val="20"/>
              </w:rPr>
              <w:t>0.204300</w:t>
            </w:r>
          </w:p>
        </w:tc>
        <w:tc>
          <w:tcPr>
            <w:tcW w:w="1250" w:type="dxa"/>
          </w:tcPr>
          <w:p w14:paraId="19EBA4DE" w14:textId="00EE2962" w:rsidR="00237BC2" w:rsidRPr="00403B6A" w:rsidRDefault="00C81204" w:rsidP="00237BC2">
            <w:pPr>
              <w:spacing w:line="360" w:lineRule="auto"/>
              <w:jc w:val="left"/>
              <w:rPr>
                <w:b/>
                <w:bCs/>
                <w:sz w:val="20"/>
                <w:szCs w:val="20"/>
              </w:rPr>
            </w:pPr>
            <w:r w:rsidRPr="00403B6A">
              <w:rPr>
                <w:b/>
                <w:bCs/>
                <w:sz w:val="20"/>
                <w:szCs w:val="20"/>
              </w:rPr>
              <w:t>0.565338</w:t>
            </w:r>
          </w:p>
        </w:tc>
      </w:tr>
      <w:tr w:rsidR="00237BC2" w:rsidRPr="00C66CDF" w14:paraId="6CF6F041" w14:textId="77777777" w:rsidTr="00E71C19">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Pr>
          <w:p w14:paraId="266AE11F" w14:textId="68CAC497"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6D4B1BA8" w14:textId="78A2A314" w:rsidR="00237BC2" w:rsidRPr="00C66CDF" w:rsidRDefault="00C81204" w:rsidP="00C81204">
            <w:pPr>
              <w:spacing w:line="360" w:lineRule="auto"/>
              <w:jc w:val="left"/>
              <w:rPr>
                <w:sz w:val="20"/>
                <w:szCs w:val="20"/>
              </w:rPr>
            </w:pPr>
            <w:r w:rsidRPr="00C81204">
              <w:rPr>
                <w:sz w:val="20"/>
                <w:szCs w:val="20"/>
              </w:rPr>
              <w:t>0.484316</w:t>
            </w:r>
          </w:p>
        </w:tc>
        <w:tc>
          <w:tcPr>
            <w:tcW w:w="1216" w:type="dxa"/>
          </w:tcPr>
          <w:p w14:paraId="7570DB1D" w14:textId="1E8F336A" w:rsidR="00237BC2" w:rsidRPr="00C66CDF" w:rsidRDefault="00C81204" w:rsidP="00C81204">
            <w:pPr>
              <w:spacing w:line="360" w:lineRule="auto"/>
              <w:jc w:val="left"/>
              <w:rPr>
                <w:sz w:val="20"/>
                <w:szCs w:val="20"/>
              </w:rPr>
            </w:pPr>
            <w:r w:rsidRPr="00C81204">
              <w:rPr>
                <w:sz w:val="20"/>
                <w:szCs w:val="20"/>
              </w:rPr>
              <w:t>0.136793</w:t>
            </w:r>
          </w:p>
        </w:tc>
        <w:tc>
          <w:tcPr>
            <w:tcW w:w="1250" w:type="dxa"/>
          </w:tcPr>
          <w:p w14:paraId="0592D4B6" w14:textId="1C805796" w:rsidR="00237BC2" w:rsidRPr="00C66CDF" w:rsidRDefault="00C81204" w:rsidP="00C81204">
            <w:pPr>
              <w:spacing w:line="360" w:lineRule="auto"/>
              <w:jc w:val="left"/>
              <w:rPr>
                <w:sz w:val="20"/>
                <w:szCs w:val="20"/>
              </w:rPr>
            </w:pPr>
            <w:r w:rsidRPr="00C81204">
              <w:rPr>
                <w:sz w:val="20"/>
                <w:szCs w:val="20"/>
              </w:rPr>
              <w:t>0.484316</w:t>
            </w:r>
          </w:p>
        </w:tc>
      </w:tr>
      <w:tr w:rsidR="00237BC2" w:rsidRPr="00C66CDF" w14:paraId="3E358D4A" w14:textId="77777777" w:rsidTr="00403B6A">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tcBorders>
          </w:tcPr>
          <w:p w14:paraId="3F6C0746" w14:textId="0B091C37"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Borders>
              <w:bottom w:val="single" w:sz="12" w:space="0" w:color="auto"/>
            </w:tcBorders>
          </w:tcPr>
          <w:p w14:paraId="2E5FD5D5" w14:textId="09091F23" w:rsidR="00237BC2" w:rsidRPr="00C66CDF" w:rsidRDefault="00C81204" w:rsidP="00237BC2">
            <w:pPr>
              <w:spacing w:line="360" w:lineRule="auto"/>
              <w:jc w:val="left"/>
              <w:rPr>
                <w:sz w:val="20"/>
                <w:szCs w:val="20"/>
              </w:rPr>
            </w:pPr>
            <w:r w:rsidRPr="00C81204">
              <w:rPr>
                <w:sz w:val="20"/>
                <w:szCs w:val="20"/>
              </w:rPr>
              <w:t>0.532834</w:t>
            </w:r>
          </w:p>
        </w:tc>
        <w:tc>
          <w:tcPr>
            <w:tcW w:w="1216" w:type="dxa"/>
            <w:tcBorders>
              <w:bottom w:val="single" w:sz="12" w:space="0" w:color="auto"/>
            </w:tcBorders>
          </w:tcPr>
          <w:p w14:paraId="2D9B1835" w14:textId="6F2AF144" w:rsidR="00237BC2" w:rsidRPr="00C66CDF" w:rsidRDefault="00C81204" w:rsidP="00237BC2">
            <w:pPr>
              <w:spacing w:line="360" w:lineRule="auto"/>
              <w:jc w:val="left"/>
              <w:rPr>
                <w:sz w:val="20"/>
                <w:szCs w:val="20"/>
              </w:rPr>
            </w:pPr>
            <w:r w:rsidRPr="00C81204">
              <w:rPr>
                <w:sz w:val="20"/>
                <w:szCs w:val="20"/>
              </w:rPr>
              <w:t>0.151566</w:t>
            </w:r>
          </w:p>
        </w:tc>
        <w:tc>
          <w:tcPr>
            <w:tcW w:w="1250" w:type="dxa"/>
            <w:tcBorders>
              <w:bottom w:val="single" w:sz="12" w:space="0" w:color="auto"/>
            </w:tcBorders>
          </w:tcPr>
          <w:p w14:paraId="31FC7C33" w14:textId="671C762B" w:rsidR="00237BC2" w:rsidRPr="00C66CDF" w:rsidRDefault="00C81204" w:rsidP="00237BC2">
            <w:pPr>
              <w:jc w:val="left"/>
              <w:rPr>
                <w:sz w:val="20"/>
                <w:szCs w:val="20"/>
              </w:rPr>
            </w:pPr>
            <w:r w:rsidRPr="00C81204">
              <w:rPr>
                <w:sz w:val="20"/>
                <w:szCs w:val="20"/>
              </w:rPr>
              <w:t>0.532834</w:t>
            </w:r>
          </w:p>
        </w:tc>
      </w:tr>
      <w:tr w:rsidR="00403B6A" w:rsidRPr="00C66CDF" w14:paraId="12F9E983" w14:textId="77777777" w:rsidTr="00403B6A">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tcBorders>
            <w:shd w:val="clear" w:color="auto" w:fill="FFFFFF" w:themeFill="background1"/>
          </w:tcPr>
          <w:p w14:paraId="2FC8343C" w14:textId="79438D84" w:rsidR="00403B6A" w:rsidRPr="00C66CDF" w:rsidRDefault="00403B6A" w:rsidP="00403B6A">
            <w:pPr>
              <w:spacing w:line="360" w:lineRule="auto"/>
              <w:jc w:val="left"/>
              <w:rPr>
                <w:b/>
                <w:bCs/>
                <w:sz w:val="20"/>
                <w:szCs w:val="20"/>
              </w:rPr>
            </w:pPr>
            <w:r w:rsidRPr="00C66CDF">
              <w:rPr>
                <w:b/>
                <w:bCs/>
                <w:sz w:val="20"/>
                <w:szCs w:val="20"/>
              </w:rPr>
              <w:t>Stability AI’s stablelm-2-1_6b</w:t>
            </w:r>
          </w:p>
        </w:tc>
        <w:tc>
          <w:tcPr>
            <w:tcW w:w="1216" w:type="dxa"/>
            <w:tcBorders>
              <w:top w:val="single" w:sz="12" w:space="0" w:color="auto"/>
            </w:tcBorders>
            <w:shd w:val="clear" w:color="auto" w:fill="FFFFFF" w:themeFill="background1"/>
          </w:tcPr>
          <w:p w14:paraId="2E88B425" w14:textId="0120579B" w:rsidR="00403B6A" w:rsidRPr="00C66CDF" w:rsidRDefault="00403B6A" w:rsidP="00403B6A">
            <w:pPr>
              <w:spacing w:line="360" w:lineRule="auto"/>
              <w:jc w:val="left"/>
              <w:rPr>
                <w:sz w:val="20"/>
                <w:szCs w:val="20"/>
              </w:rPr>
            </w:pPr>
            <w:r w:rsidRPr="00C81204">
              <w:rPr>
                <w:sz w:val="20"/>
                <w:szCs w:val="20"/>
              </w:rPr>
              <w:t>0.530595</w:t>
            </w:r>
          </w:p>
        </w:tc>
        <w:tc>
          <w:tcPr>
            <w:tcW w:w="1216" w:type="dxa"/>
            <w:tcBorders>
              <w:top w:val="single" w:sz="12" w:space="0" w:color="auto"/>
            </w:tcBorders>
            <w:shd w:val="clear" w:color="auto" w:fill="FFFFFF" w:themeFill="background1"/>
          </w:tcPr>
          <w:p w14:paraId="4D73BAD2" w14:textId="32BC6DFF" w:rsidR="00403B6A" w:rsidRPr="00C66CDF" w:rsidRDefault="00403B6A" w:rsidP="00403B6A">
            <w:pPr>
              <w:spacing w:line="360" w:lineRule="auto"/>
              <w:jc w:val="left"/>
              <w:rPr>
                <w:sz w:val="20"/>
                <w:szCs w:val="20"/>
              </w:rPr>
            </w:pPr>
            <w:r w:rsidRPr="00C81204">
              <w:rPr>
                <w:sz w:val="20"/>
                <w:szCs w:val="20"/>
              </w:rPr>
              <w:t>0.</w:t>
            </w:r>
            <w:r>
              <w:rPr>
                <w:sz w:val="20"/>
                <w:szCs w:val="20"/>
              </w:rPr>
              <w:t>221119</w:t>
            </w:r>
          </w:p>
        </w:tc>
        <w:tc>
          <w:tcPr>
            <w:tcW w:w="1250" w:type="dxa"/>
            <w:tcBorders>
              <w:top w:val="single" w:sz="12" w:space="0" w:color="auto"/>
            </w:tcBorders>
            <w:shd w:val="clear" w:color="auto" w:fill="FFFFFF" w:themeFill="background1"/>
          </w:tcPr>
          <w:p w14:paraId="6BD2D9C9" w14:textId="43ACC66B" w:rsidR="00403B6A" w:rsidRPr="00C66CDF" w:rsidRDefault="00403B6A" w:rsidP="00403B6A">
            <w:pPr>
              <w:spacing w:line="360" w:lineRule="auto"/>
              <w:jc w:val="left"/>
              <w:rPr>
                <w:sz w:val="20"/>
                <w:szCs w:val="20"/>
              </w:rPr>
            </w:pPr>
            <w:r w:rsidRPr="00C81204">
              <w:rPr>
                <w:sz w:val="20"/>
                <w:szCs w:val="20"/>
              </w:rPr>
              <w:t>0.</w:t>
            </w:r>
            <w:r>
              <w:rPr>
                <w:sz w:val="20"/>
                <w:szCs w:val="20"/>
              </w:rPr>
              <w:t>530595</w:t>
            </w:r>
          </w:p>
        </w:tc>
      </w:tr>
      <w:tr w:rsidR="00403B6A" w:rsidRPr="00C66CDF" w14:paraId="519B9D3F" w14:textId="77777777" w:rsidTr="00403B6A">
        <w:trPr>
          <w:jc w:val="center"/>
        </w:trPr>
        <w:tc>
          <w:tcPr>
            <w:tcW w:w="2155" w:type="dxa"/>
            <w:shd w:val="clear" w:color="auto" w:fill="FFFFFF" w:themeFill="background1"/>
          </w:tcPr>
          <w:p w14:paraId="34431AA0" w14:textId="55DD5640" w:rsidR="00403B6A" w:rsidRPr="00C66CDF" w:rsidRDefault="00403B6A" w:rsidP="00403B6A">
            <w:pPr>
              <w:spacing w:line="360" w:lineRule="auto"/>
              <w:jc w:val="left"/>
              <w:rPr>
                <w:sz w:val="20"/>
                <w:szCs w:val="20"/>
              </w:rPr>
            </w:pPr>
            <w:r w:rsidRPr="00C66CDF">
              <w:rPr>
                <w:sz w:val="20"/>
                <w:szCs w:val="20"/>
              </w:rPr>
              <w:t>TextRank</w:t>
            </w:r>
          </w:p>
        </w:tc>
        <w:tc>
          <w:tcPr>
            <w:tcW w:w="3038" w:type="dxa"/>
            <w:shd w:val="clear" w:color="auto" w:fill="FFFFFF" w:themeFill="background1"/>
          </w:tcPr>
          <w:p w14:paraId="0D613F73" w14:textId="0257ABFE" w:rsidR="00403B6A" w:rsidRPr="00C66CDF" w:rsidRDefault="00403B6A" w:rsidP="00403B6A">
            <w:pPr>
              <w:spacing w:line="360" w:lineRule="auto"/>
              <w:jc w:val="left"/>
              <w:rPr>
                <w:b/>
                <w:bCs/>
                <w:sz w:val="20"/>
                <w:szCs w:val="20"/>
              </w:rPr>
            </w:pPr>
            <w:r w:rsidRPr="00C66CDF">
              <w:rPr>
                <w:b/>
                <w:bCs/>
                <w:sz w:val="20"/>
                <w:szCs w:val="20"/>
              </w:rPr>
              <w:t>Stability AI’s stablelm-2-1_6b</w:t>
            </w:r>
          </w:p>
        </w:tc>
        <w:tc>
          <w:tcPr>
            <w:tcW w:w="1216" w:type="dxa"/>
            <w:shd w:val="clear" w:color="auto" w:fill="FFFFFF" w:themeFill="background1"/>
          </w:tcPr>
          <w:p w14:paraId="66CBD1A7" w14:textId="64B0123F" w:rsidR="00403B6A" w:rsidRPr="00C81204" w:rsidRDefault="00403B6A" w:rsidP="00403B6A">
            <w:pPr>
              <w:spacing w:line="360" w:lineRule="auto"/>
              <w:jc w:val="left"/>
              <w:rPr>
                <w:sz w:val="20"/>
                <w:szCs w:val="20"/>
              </w:rPr>
            </w:pPr>
            <w:r w:rsidRPr="00820A9B">
              <w:rPr>
                <w:b/>
                <w:bCs/>
                <w:sz w:val="20"/>
                <w:szCs w:val="20"/>
              </w:rPr>
              <w:t>0.585241</w:t>
            </w:r>
          </w:p>
        </w:tc>
        <w:tc>
          <w:tcPr>
            <w:tcW w:w="1216" w:type="dxa"/>
            <w:shd w:val="clear" w:color="auto" w:fill="FFFFFF" w:themeFill="background1"/>
          </w:tcPr>
          <w:p w14:paraId="3436DA52" w14:textId="57979D66" w:rsidR="00403B6A" w:rsidRPr="00C81204" w:rsidRDefault="00403B6A" w:rsidP="00403B6A">
            <w:pPr>
              <w:spacing w:line="360" w:lineRule="auto"/>
              <w:jc w:val="left"/>
              <w:rPr>
                <w:sz w:val="20"/>
                <w:szCs w:val="20"/>
              </w:rPr>
            </w:pPr>
            <w:r w:rsidRPr="00820A9B">
              <w:rPr>
                <w:b/>
                <w:bCs/>
                <w:sz w:val="20"/>
                <w:szCs w:val="20"/>
              </w:rPr>
              <w:t>0.269883</w:t>
            </w:r>
          </w:p>
        </w:tc>
        <w:tc>
          <w:tcPr>
            <w:tcW w:w="1250" w:type="dxa"/>
            <w:shd w:val="clear" w:color="auto" w:fill="FFFFFF" w:themeFill="background1"/>
          </w:tcPr>
          <w:p w14:paraId="37624FC9" w14:textId="24BFE241" w:rsidR="00403B6A" w:rsidRPr="00C81204" w:rsidRDefault="00403B6A" w:rsidP="00403B6A">
            <w:pPr>
              <w:spacing w:line="360" w:lineRule="auto"/>
              <w:jc w:val="left"/>
              <w:rPr>
                <w:sz w:val="20"/>
                <w:szCs w:val="20"/>
              </w:rPr>
            </w:pPr>
            <w:r w:rsidRPr="00DD5170">
              <w:rPr>
                <w:b/>
                <w:bCs/>
                <w:sz w:val="20"/>
                <w:szCs w:val="20"/>
              </w:rPr>
              <w:t>0.585241</w:t>
            </w:r>
          </w:p>
        </w:tc>
      </w:tr>
      <w:tr w:rsidR="00403B6A" w:rsidRPr="00C66CDF" w14:paraId="0B7CDD7D" w14:textId="77777777" w:rsidTr="00403B6A">
        <w:trPr>
          <w:jc w:val="center"/>
        </w:trPr>
        <w:tc>
          <w:tcPr>
            <w:tcW w:w="2155" w:type="dxa"/>
            <w:shd w:val="clear" w:color="auto" w:fill="FFFFFF" w:themeFill="background1"/>
          </w:tcPr>
          <w:p w14:paraId="7827329C" w14:textId="46A498FC" w:rsidR="00403B6A" w:rsidRPr="00C66CDF" w:rsidRDefault="00403B6A" w:rsidP="00403B6A">
            <w:pPr>
              <w:spacing w:line="360" w:lineRule="auto"/>
              <w:jc w:val="left"/>
              <w:rPr>
                <w:sz w:val="20"/>
                <w:szCs w:val="20"/>
              </w:rPr>
            </w:pPr>
            <w:r w:rsidRPr="00C66CDF">
              <w:rPr>
                <w:sz w:val="20"/>
                <w:szCs w:val="20"/>
              </w:rPr>
              <w:t>LSA</w:t>
            </w:r>
          </w:p>
        </w:tc>
        <w:tc>
          <w:tcPr>
            <w:tcW w:w="3038" w:type="dxa"/>
            <w:shd w:val="clear" w:color="auto" w:fill="FFFFFF" w:themeFill="background1"/>
          </w:tcPr>
          <w:p w14:paraId="12CD7273" w14:textId="02175CF5" w:rsidR="00403B6A" w:rsidRPr="00C66CDF" w:rsidRDefault="00403B6A" w:rsidP="00403B6A">
            <w:pPr>
              <w:spacing w:line="360" w:lineRule="auto"/>
              <w:jc w:val="left"/>
              <w:rPr>
                <w:b/>
                <w:bCs/>
                <w:sz w:val="20"/>
                <w:szCs w:val="20"/>
              </w:rPr>
            </w:pPr>
            <w:r w:rsidRPr="00C66CDF">
              <w:rPr>
                <w:b/>
                <w:bCs/>
                <w:sz w:val="20"/>
                <w:szCs w:val="20"/>
              </w:rPr>
              <w:t>Stability AI’s stablelm-2-1_6b</w:t>
            </w:r>
          </w:p>
        </w:tc>
        <w:tc>
          <w:tcPr>
            <w:tcW w:w="1216" w:type="dxa"/>
            <w:shd w:val="clear" w:color="auto" w:fill="FFFFFF" w:themeFill="background1"/>
          </w:tcPr>
          <w:p w14:paraId="6EAC6F48" w14:textId="6B545B46" w:rsidR="00403B6A" w:rsidRPr="00C81204" w:rsidRDefault="00403B6A" w:rsidP="00403B6A">
            <w:pPr>
              <w:spacing w:line="360" w:lineRule="auto"/>
              <w:jc w:val="left"/>
              <w:rPr>
                <w:sz w:val="20"/>
                <w:szCs w:val="20"/>
              </w:rPr>
            </w:pPr>
            <w:r w:rsidRPr="00C81204">
              <w:rPr>
                <w:sz w:val="20"/>
                <w:szCs w:val="20"/>
              </w:rPr>
              <w:t>0.524413</w:t>
            </w:r>
          </w:p>
        </w:tc>
        <w:tc>
          <w:tcPr>
            <w:tcW w:w="1216" w:type="dxa"/>
            <w:shd w:val="clear" w:color="auto" w:fill="FFFFFF" w:themeFill="background1"/>
          </w:tcPr>
          <w:p w14:paraId="6835FE43" w14:textId="5715D8B9" w:rsidR="00403B6A" w:rsidRPr="00C81204" w:rsidRDefault="00403B6A" w:rsidP="00403B6A">
            <w:pPr>
              <w:spacing w:line="360" w:lineRule="auto"/>
              <w:jc w:val="left"/>
              <w:rPr>
                <w:sz w:val="20"/>
                <w:szCs w:val="20"/>
              </w:rPr>
            </w:pPr>
            <w:r w:rsidRPr="00C81204">
              <w:rPr>
                <w:sz w:val="20"/>
                <w:szCs w:val="20"/>
              </w:rPr>
              <w:t>0.208317</w:t>
            </w:r>
          </w:p>
        </w:tc>
        <w:tc>
          <w:tcPr>
            <w:tcW w:w="1250" w:type="dxa"/>
            <w:shd w:val="clear" w:color="auto" w:fill="FFFFFF" w:themeFill="background1"/>
          </w:tcPr>
          <w:p w14:paraId="7A6839C3" w14:textId="183923E0" w:rsidR="00403B6A" w:rsidRPr="00C81204" w:rsidRDefault="00403B6A" w:rsidP="00403B6A">
            <w:pPr>
              <w:spacing w:line="360" w:lineRule="auto"/>
              <w:jc w:val="left"/>
              <w:rPr>
                <w:sz w:val="20"/>
                <w:szCs w:val="20"/>
              </w:rPr>
            </w:pPr>
            <w:r w:rsidRPr="00C81204">
              <w:rPr>
                <w:sz w:val="20"/>
                <w:szCs w:val="20"/>
              </w:rPr>
              <w:t>0.524413</w:t>
            </w:r>
          </w:p>
        </w:tc>
      </w:tr>
    </w:tbl>
    <w:p w14:paraId="02C68F2E" w14:textId="06FF5FD0" w:rsidR="00891A73" w:rsidRDefault="00AC4049" w:rsidP="007A5E31">
      <w:pPr>
        <w:pStyle w:val="Caption"/>
      </w:pPr>
      <w:bookmarkStart w:id="217" w:name="_Ref170905135"/>
      <w:bookmarkStart w:id="218" w:name="_Toc169561514"/>
      <w:bookmarkStart w:id="219" w:name="_Toc171058938"/>
      <w:r w:rsidRPr="00C66CDF">
        <w:t xml:space="preserve">Table </w:t>
      </w:r>
      <w:r w:rsidR="006732BF" w:rsidRPr="00C66CDF">
        <w:fldChar w:fldCharType="begin"/>
      </w:r>
      <w:r w:rsidR="006732BF" w:rsidRPr="00C66CDF">
        <w:instrText xml:space="preserve"> STYLEREF 1 \s </w:instrText>
      </w:r>
      <w:r w:rsidR="006732BF" w:rsidRPr="00C66CDF">
        <w:fldChar w:fldCharType="separate"/>
      </w:r>
      <w:r w:rsidR="008E6042" w:rsidRPr="00C66CDF">
        <w:t>5</w:t>
      </w:r>
      <w:r w:rsidR="006732BF" w:rsidRPr="00C66CDF">
        <w:fldChar w:fldCharType="end"/>
      </w:r>
      <w:r w:rsidR="006732BF" w:rsidRPr="00C66CDF">
        <w:noBreakHyphen/>
      </w:r>
      <w:r w:rsidR="006732BF" w:rsidRPr="00C66CDF">
        <w:fldChar w:fldCharType="begin"/>
      </w:r>
      <w:r w:rsidR="006732BF" w:rsidRPr="00C66CDF">
        <w:instrText xml:space="preserve"> SEQ Table \* ARABIC \s 1 </w:instrText>
      </w:r>
      <w:r w:rsidR="006732BF" w:rsidRPr="00C66CDF">
        <w:fldChar w:fldCharType="separate"/>
      </w:r>
      <w:r w:rsidR="008E6042" w:rsidRPr="00C66CDF">
        <w:t>1</w:t>
      </w:r>
      <w:r w:rsidR="006732BF" w:rsidRPr="00C66CDF">
        <w:fldChar w:fldCharType="end"/>
      </w:r>
      <w:bookmarkEnd w:id="217"/>
      <w:r w:rsidRPr="00C66CDF">
        <w:t xml:space="preserve"> - ROUGE-1, ROUGE-2, and ROUGE-L </w:t>
      </w:r>
      <w:r w:rsidR="00820A9B">
        <w:t xml:space="preserve">evaluation </w:t>
      </w:r>
      <w:r w:rsidRPr="00C66CDF">
        <w:t>n results.</w:t>
      </w:r>
      <w:bookmarkEnd w:id="218"/>
      <w:bookmarkEnd w:id="219"/>
    </w:p>
    <w:p w14:paraId="3CD4461E" w14:textId="34C16A4A" w:rsidR="00DD5170" w:rsidRPr="00DD5170" w:rsidRDefault="00DD5170" w:rsidP="00DD5170">
      <w:pPr>
        <w:spacing w:line="360" w:lineRule="auto"/>
      </w:pPr>
      <w:r>
        <w:t xml:space="preserve">Since </w:t>
      </w:r>
      <w:r w:rsidRPr="00DD5170">
        <w:rPr>
          <w:b/>
          <w:bCs/>
        </w:rPr>
        <w:t>stablelm-2-1_6b</w:t>
      </w:r>
      <w:r w:rsidRPr="00DD5170">
        <w:t xml:space="preserve"> are selected as an example of some of the latest models, it is not surprising to see that its performance being ranked amongst the top of the benchmark result. Interestingly, while using TextRank as a pre-processing method increas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5323B5C6" w:rsidR="00F61B51" w:rsidRPr="00C66CDF" w:rsidRDefault="00403B6A" w:rsidP="00F61B51">
      <w:pPr>
        <w:spacing w:line="360" w:lineRule="auto"/>
      </w:pPr>
      <w:r>
        <w:t>Amongst the</w:t>
      </w:r>
      <w:r w:rsidR="00F61B51" w:rsidRPr="00C66CDF">
        <w:t xml:space="preserve"> evaluation result</w:t>
      </w:r>
      <w:r>
        <w:t xml:space="preserve"> of the remaining methods</w:t>
      </w:r>
      <w:r w:rsidR="00F61B51" w:rsidRPr="00C66CDF">
        <w:t xml:space="preserve">, the combination of having TextRank as the pre-processing method and using the resulting sentences to be summarized by the </w:t>
      </w:r>
      <w:r w:rsidR="00B05252" w:rsidRPr="00C66CDF">
        <w:t>Facebook’s bart-large-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257B09" w:rsidRPr="00C66CDF">
        <w:t>text-summarization</w:t>
      </w:r>
      <w:r w:rsidR="00F61B51" w:rsidRPr="00C66CDF">
        <w:t xml:space="preserve"> model also yields positive results since it claims the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the base summarization method. </w:t>
      </w:r>
    </w:p>
    <w:p w14:paraId="5D91B991" w14:textId="77777777" w:rsidR="00C45715" w:rsidRPr="00C66CDF" w:rsidRDefault="00C45715" w:rsidP="00F61B51">
      <w:pPr>
        <w:spacing w:line="360" w:lineRule="auto"/>
      </w:pPr>
    </w:p>
    <w:p w14:paraId="41F6ACBB" w14:textId="5E0E37FC" w:rsidR="00C81204" w:rsidRPr="00C66CDF" w:rsidRDefault="006732BF" w:rsidP="00F61B51">
      <w:pPr>
        <w:spacing w:line="360" w:lineRule="auto"/>
      </w:pPr>
      <w:r w:rsidRPr="00C66CDF">
        <w:lastRenderedPageBreak/>
        <w:t>Additionally, in order to measure the efficiency of each method, the total time required to generate the summaries for ten chosen PDFs wer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CD29B0" w:rsidRPr="00C66CDF">
        <w:t>Table 5</w:t>
      </w:r>
      <w:r w:rsidR="00CD29B0" w:rsidRPr="00C66CDF">
        <w:noBreakHyphen/>
        <w:t>2</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7777777" w:rsidR="005666BD" w:rsidRPr="00C66CDF" w:rsidRDefault="005666BD" w:rsidP="006732BF">
            <w:pPr>
              <w:spacing w:line="360" w:lineRule="auto"/>
              <w:jc w:val="left"/>
              <w:rPr>
                <w:b/>
                <w:bCs/>
                <w:sz w:val="20"/>
                <w:szCs w:val="20"/>
              </w:rPr>
            </w:pPr>
            <w:r w:rsidRPr="00C66CDF">
              <w:rPr>
                <w:b/>
                <w:bCs/>
                <w:sz w:val="20"/>
                <w:szCs w:val="20"/>
              </w:rPr>
              <w:t>Falcon AI’s text-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77777777" w:rsidR="005666BD" w:rsidRPr="00C66CDF" w:rsidRDefault="005666BD" w:rsidP="006732BF">
            <w:pPr>
              <w:spacing w:line="360" w:lineRule="auto"/>
              <w:jc w:val="left"/>
              <w:rPr>
                <w:b/>
                <w:bCs/>
                <w:sz w:val="20"/>
                <w:szCs w:val="20"/>
              </w:rPr>
            </w:pPr>
            <w:r w:rsidRPr="00C66CDF">
              <w:rPr>
                <w:b/>
                <w:bCs/>
                <w:sz w:val="20"/>
                <w:szCs w:val="20"/>
              </w:rPr>
              <w:t>Facebook’s bart-large-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77777777" w:rsidR="005666BD" w:rsidRPr="00C66CDF" w:rsidRDefault="005666BD" w:rsidP="00C51FFA">
            <w:pPr>
              <w:spacing w:line="360" w:lineRule="auto"/>
              <w:jc w:val="left"/>
              <w:rPr>
                <w:b/>
                <w:bCs/>
                <w:sz w:val="20"/>
                <w:szCs w:val="20"/>
              </w:rPr>
            </w:pPr>
            <w:r w:rsidRPr="00C66CDF">
              <w:rPr>
                <w:b/>
                <w:bCs/>
                <w:sz w:val="20"/>
                <w:szCs w:val="20"/>
              </w:rPr>
              <w:t>Stability AI’s stablelm-2-1_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071F1429" w:rsidR="00E71C19" w:rsidRDefault="006732BF" w:rsidP="006732BF">
      <w:pPr>
        <w:pStyle w:val="Caption"/>
      </w:pPr>
      <w:bookmarkStart w:id="220" w:name="_Ref170905158"/>
      <w:bookmarkStart w:id="221" w:name="_Toc169561515"/>
      <w:bookmarkStart w:id="222" w:name="_Toc171058939"/>
      <w:r w:rsidRPr="00C66CDF">
        <w:t xml:space="preserve">Table </w:t>
      </w:r>
      <w:r w:rsidRPr="00C66CDF">
        <w:fldChar w:fldCharType="begin"/>
      </w:r>
      <w:r w:rsidRPr="00C66CDF">
        <w:instrText xml:space="preserve"> STYLEREF 1 \s </w:instrText>
      </w:r>
      <w:r w:rsidRPr="00C66CDF">
        <w:fldChar w:fldCharType="separate"/>
      </w:r>
      <w:r w:rsidR="008E6042" w:rsidRPr="00C66CDF">
        <w:t>5</w:t>
      </w:r>
      <w:r w:rsidRPr="00C66CDF">
        <w:fldChar w:fldCharType="end"/>
      </w:r>
      <w:r w:rsidRPr="00C66CDF">
        <w:noBreakHyphen/>
      </w:r>
      <w:r w:rsidRPr="00C66CDF">
        <w:fldChar w:fldCharType="begin"/>
      </w:r>
      <w:r w:rsidRPr="00C66CDF">
        <w:instrText xml:space="preserve"> SEQ Table \* ARABIC \s 1 </w:instrText>
      </w:r>
      <w:r w:rsidRPr="00C66CDF">
        <w:fldChar w:fldCharType="separate"/>
      </w:r>
      <w:r w:rsidR="008E6042" w:rsidRPr="00C66CDF">
        <w:t>2</w:t>
      </w:r>
      <w:r w:rsidRPr="00C66CDF">
        <w:fldChar w:fldCharType="end"/>
      </w:r>
      <w:bookmarkEnd w:id="220"/>
      <w:r w:rsidRPr="00C66CDF">
        <w:t xml:space="preserve"> – Summarization time </w:t>
      </w:r>
      <w:r w:rsidR="00CB2F5C" w:rsidRPr="00C66CDF">
        <w:t xml:space="preserve">(in second) </w:t>
      </w:r>
      <w:r w:rsidRPr="00C66CDF">
        <w:t>of each combination</w:t>
      </w:r>
      <w:bookmarkStart w:id="223" w:name="_Toc514144996"/>
      <w:bookmarkEnd w:id="221"/>
      <w:bookmarkEnd w:id="222"/>
    </w:p>
    <w:p w14:paraId="45846F93" w14:textId="77777777" w:rsidR="00C81204" w:rsidRPr="00C81204" w:rsidRDefault="00C81204" w:rsidP="00C81204"/>
    <w:p w14:paraId="128EA37D" w14:textId="4A846DA6" w:rsidR="005666BD" w:rsidRPr="00C66CDF" w:rsidRDefault="005666BD" w:rsidP="005666BD">
      <w:pPr>
        <w:spacing w:line="360" w:lineRule="auto"/>
      </w:pPr>
      <w:r w:rsidRPr="00C66CDF">
        <w:t xml:space="preserve">Two observations can be obtained through the data above, with the first being passing the provided text through a layer of pre-processing method </w:t>
      </w:r>
      <w:r w:rsidR="00A118F5" w:rsidRPr="00C66CDF">
        <w:t xml:space="preserve">can </w:t>
      </w:r>
      <w:r w:rsidRPr="00C66CDF">
        <w:t xml:space="preserve">significantly reduce the total text generation time across all summarization methods, aside from the two extractive summarization methods which serves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as only a peak of 17% in the case of Facebook’s bart-large-cnn model</w:t>
      </w:r>
      <w:r w:rsidR="002C7D46" w:rsidRPr="00C66CDF">
        <w:t xml:space="preserve"> and </w:t>
      </w:r>
      <w:r w:rsidR="00C45715" w:rsidRPr="00C66CDF">
        <w:t>41% in the case of stablelm-2-1_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129EC" w:rsidRPr="00C66CDF">
        <w:t xml:space="preserve"> with the exception of stablelm-2-1_6b</w:t>
      </w:r>
      <w:r w:rsidR="005F3038" w:rsidRPr="00C66CDF">
        <w:t>.</w:t>
      </w:r>
      <w:r w:rsidR="00F129EC" w:rsidRPr="00C66CDF">
        <w:t xml:space="preserve"> The reason for the reduction in execution time is possibly due to the input being truncated to only maintain 5 sentences. This cut down on time needed to process the input to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49B28908" w:rsidR="00BE60FE" w:rsidRPr="00C66CDF" w:rsidRDefault="00AB12B0" w:rsidP="009A26D1">
      <w:pPr>
        <w:spacing w:line="360" w:lineRule="auto"/>
        <w:rPr>
          <w:rFonts w:eastAsia="Times New Roman"/>
          <w:b/>
          <w:bCs/>
          <w:sz w:val="32"/>
          <w:szCs w:val="28"/>
        </w:rPr>
      </w:pPr>
      <w:r w:rsidRPr="00C66CDF">
        <w:t xml:space="preserve">Conclusively, </w:t>
      </w:r>
      <w:r w:rsidR="00257B09" w:rsidRPr="00C66CDF">
        <w:t xml:space="preserve">using an extractive summarization method for pre-processing resulted in </w:t>
      </w:r>
      <w:r w:rsidR="00F129EC" w:rsidRPr="00C66CDF">
        <w:t xml:space="preserve">a decrease in summarization time. Amongst these, aside from the extractive models, text-summarization model finished executing the quickest, followed closely by bart-large-cnn. As stablelm-2-1_6b takes hours to complete on average, it is not suitable for any application that requires low processing time. When considering the performance of each model, </w:t>
      </w:r>
      <w:r w:rsidR="00A821AB" w:rsidRPr="00C66CDF">
        <w:t xml:space="preserve">bart-large-cnn remains the summarization method of choice for </w:t>
      </w:r>
      <w:r w:rsidR="009A26D1" w:rsidRPr="00C66CDF">
        <w:t xml:space="preserve">this task with text-summarization being in the second place, with both model’s input being processed by TextRank. Overall, the system of choice for the current application would be having GROBID segmenting the PDF file, TextRank choosing the important sentences, bart-large-cnn summarizing the sentences. </w:t>
      </w:r>
      <w:r w:rsidR="00BE60FE" w:rsidRPr="00C66CDF">
        <w:br w:type="page"/>
      </w:r>
    </w:p>
    <w:p w14:paraId="3BCBF2FD" w14:textId="584FC625" w:rsidR="00196B8A" w:rsidRPr="00C66CDF" w:rsidRDefault="47E71CCB" w:rsidP="006109E7">
      <w:pPr>
        <w:pStyle w:val="Heading1"/>
        <w:spacing w:before="240"/>
        <w:jc w:val="center"/>
      </w:pPr>
      <w:bookmarkStart w:id="224" w:name="_Toc171058909"/>
      <w:r w:rsidRPr="00C66CDF">
        <w:lastRenderedPageBreak/>
        <w:t>CONCLUSION AND FUTURE WORK</w:t>
      </w:r>
      <w:bookmarkEnd w:id="223"/>
      <w:bookmarkEnd w:id="224"/>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25" w:name="_Toc171058910"/>
      <w:r w:rsidRPr="00C66CDF">
        <w:t>Conclusion</w:t>
      </w:r>
      <w:bookmarkEnd w:id="225"/>
    </w:p>
    <w:p w14:paraId="4E1AA8B4" w14:textId="77777777" w:rsidR="0032360F" w:rsidRPr="00C66CDF" w:rsidRDefault="0032360F" w:rsidP="0032360F"/>
    <w:p w14:paraId="04649837" w14:textId="5E1550E3" w:rsidR="0032360F" w:rsidRPr="00C66CDF" w:rsidRDefault="00F61B51" w:rsidP="00A63E3A">
      <w:pPr>
        <w:spacing w:line="360" w:lineRule="auto"/>
      </w:pPr>
      <w:r w:rsidRPr="00C66CDF">
        <w:t>Although the project can be considered as functional, much is left to be desired as the project does not consider much of the user experience</w:t>
      </w:r>
      <w:r w:rsidR="00A63E3A" w:rsidRPr="00C66CDF">
        <w:t>.</w:t>
      </w:r>
      <w:r w:rsidRPr="00C66CDF">
        <w:t xml:space="preserve"> </w:t>
      </w:r>
      <w:r w:rsidR="00A63E3A" w:rsidRPr="00C66CDF">
        <w:t xml:space="preserve"> </w:t>
      </w:r>
      <w:r w:rsidRPr="00C66CDF">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C66CDF" w:rsidRDefault="0032360F" w:rsidP="0032360F">
      <w:pPr>
        <w:pStyle w:val="Heading2"/>
      </w:pPr>
      <w:bookmarkStart w:id="226" w:name="_Toc171058911"/>
      <w:r w:rsidRPr="00C66CDF">
        <w:t>Future work</w:t>
      </w:r>
      <w:bookmarkEnd w:id="226"/>
    </w:p>
    <w:p w14:paraId="171FDBC0" w14:textId="77777777" w:rsidR="00196B8A" w:rsidRPr="00C66CDF" w:rsidRDefault="00196B8A" w:rsidP="00570432">
      <w:pPr>
        <w:spacing w:before="40" w:after="40"/>
      </w:pPr>
    </w:p>
    <w:p w14:paraId="18F250FA" w14:textId="5E1320E4" w:rsidR="00CB46E7" w:rsidRPr="00C66CDF" w:rsidRDefault="00282A6C" w:rsidP="00143D10">
      <w:pPr>
        <w:spacing w:before="40" w:after="40" w:line="360" w:lineRule="auto"/>
      </w:pPr>
      <w:r w:rsidRPr="00C66CDF">
        <w:t xml:space="preserve">Ideas for extending the current work that </w:t>
      </w:r>
      <w:r w:rsidR="00CB46E7" w:rsidRPr="00C66CDF">
        <w:t>can be done in the future:</w:t>
      </w:r>
    </w:p>
    <w:p w14:paraId="54C6FFA4" w14:textId="379A9EDC" w:rsidR="00CB46E7" w:rsidRPr="00C66CDF" w:rsidRDefault="00F74B84" w:rsidP="00143D10">
      <w:pPr>
        <w:pStyle w:val="ListParagraph"/>
        <w:numPr>
          <w:ilvl w:val="0"/>
          <w:numId w:val="41"/>
        </w:numPr>
        <w:spacing w:before="40" w:after="40" w:line="360" w:lineRule="auto"/>
      </w:pPr>
      <w:r w:rsidRPr="00C66CDF">
        <w:t>Finetuning the model may allow for better summarization results, which can further improve the evaluation metrics</w:t>
      </w:r>
    </w:p>
    <w:p w14:paraId="1F843EE3" w14:textId="2978F814" w:rsidR="00205366" w:rsidRPr="00C66CDF" w:rsidRDefault="00F74B84" w:rsidP="00143D10">
      <w:pPr>
        <w:pStyle w:val="ListParagraph"/>
        <w:numPr>
          <w:ilvl w:val="0"/>
          <w:numId w:val="41"/>
        </w:numPr>
        <w:spacing w:before="40" w:after="40" w:line="360" w:lineRule="auto"/>
      </w:pPr>
      <w:r w:rsidRPr="00C66CDF">
        <w:t>More PDFs can be added to the pool of dataset, allowing for more accurate results.</w:t>
      </w:r>
    </w:p>
    <w:p w14:paraId="61A8106F" w14:textId="186AACD4" w:rsidR="00F74B84" w:rsidRPr="00C66CDF" w:rsidRDefault="00F74B84" w:rsidP="00143D10">
      <w:pPr>
        <w:pStyle w:val="ListParagraph"/>
        <w:numPr>
          <w:ilvl w:val="0"/>
          <w:numId w:val="41"/>
        </w:numPr>
        <w:spacing w:before="40" w:after="40" w:line="360" w:lineRule="auto"/>
      </w:pPr>
      <w:r w:rsidRPr="00C66CDF">
        <w:t xml:space="preserve">Human-evaluated reference PDF can be considered moving forward to improve the quality of the current dataset. </w:t>
      </w:r>
    </w:p>
    <w:p w14:paraId="6775E2FD" w14:textId="2837F1C2" w:rsidR="00540612" w:rsidRPr="00C66CDF" w:rsidRDefault="00F74B84" w:rsidP="00143D10">
      <w:pPr>
        <w:pStyle w:val="ListParagraph"/>
        <w:numPr>
          <w:ilvl w:val="0"/>
          <w:numId w:val="41"/>
        </w:numPr>
        <w:spacing w:before="40" w:after="40" w:line="360" w:lineRule="auto"/>
      </w:pPr>
      <w:r w:rsidRPr="00C66CDF">
        <w:t xml:space="preserve">A self-developed model can be considered as having a simple model that is tailored to the current task can improve both the application’s efficiency and output if done correctly.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27"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28" w:name="_Toc171058912"/>
      <w:r w:rsidRPr="00C66CDF">
        <w:lastRenderedPageBreak/>
        <w:t>REFERENCES</w:t>
      </w:r>
      <w:bookmarkEnd w:id="227"/>
      <w:bookmarkEnd w:id="228"/>
    </w:p>
    <w:p w14:paraId="6750CCDE" w14:textId="77777777" w:rsidR="0020174A" w:rsidRPr="00C66CDF" w:rsidRDefault="0020174A" w:rsidP="00EB6BDD">
      <w:pPr>
        <w:spacing w:before="40" w:after="40" w:line="360" w:lineRule="auto"/>
      </w:pPr>
    </w:p>
    <w:p w14:paraId="1DBA589B" w14:textId="77777777" w:rsidR="004A6F59" w:rsidRPr="00C66CDF" w:rsidRDefault="00863DB6" w:rsidP="00EB6BDD">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4A6F59" w:rsidRPr="00C66CDF">
        <w:t>[1]</w:t>
      </w:r>
      <w:r w:rsidR="004A6F59" w:rsidRPr="00C66CDF">
        <w:tab/>
        <w:t xml:space="preserve">A. Jinha, “Article 50 million: An estimate of the number of scholarly articles in existence,” </w:t>
      </w:r>
      <w:r w:rsidR="004A6F59" w:rsidRPr="00C66CDF">
        <w:rPr>
          <w:i/>
          <w:iCs/>
        </w:rPr>
        <w:t>Learn. Publ.</w:t>
      </w:r>
      <w:r w:rsidR="004A6F59" w:rsidRPr="00C66CDF">
        <w:t>, vol. 23, pp. 258–263, Jul. 2010, doi: 10.1087/20100308.</w:t>
      </w:r>
    </w:p>
    <w:p w14:paraId="10E5EFC1" w14:textId="77777777" w:rsidR="004A6F59" w:rsidRPr="00C66CDF" w:rsidRDefault="004A6F59" w:rsidP="00EB6BDD">
      <w:pPr>
        <w:pStyle w:val="Bibliography"/>
        <w:spacing w:line="360" w:lineRule="auto"/>
      </w:pPr>
      <w:r w:rsidRPr="00C66CDF">
        <w:t>[2]</w:t>
      </w:r>
      <w:r w:rsidRPr="00C66CDF">
        <w:tab/>
        <w:t xml:space="preserve">P. Lopez, “GROBID: Combining Automatic Bibliographic Data Recognition and Term Extraction for Scholarship Publications,” in </w:t>
      </w:r>
      <w:r w:rsidRPr="00C66CDF">
        <w:rPr>
          <w:i/>
          <w:iCs/>
        </w:rPr>
        <w:t>Research and Advanced Technology for Digital Libraries</w:t>
      </w:r>
      <w:r w:rsidRPr="00C66CDF">
        <w:t>, M. Agosti, J. Borbinha, S. Kapidakis, C. Papatheodorou, and G. Tsakonas, Eds., Berlin, Heidelberg: Springer, 2009, pp. 473–474. doi: 10.1007/978-3-642-04346-8_62.</w:t>
      </w:r>
    </w:p>
    <w:p w14:paraId="602B707D" w14:textId="77777777" w:rsidR="004A6F59" w:rsidRPr="00C66CDF" w:rsidRDefault="004A6F59" w:rsidP="00EB6BDD">
      <w:pPr>
        <w:pStyle w:val="Bibliography"/>
        <w:spacing w:line="360" w:lineRule="auto"/>
      </w:pPr>
      <w:r w:rsidRPr="00C66CDF">
        <w:t>[3]</w:t>
      </w:r>
      <w:r w:rsidRPr="00C66CDF">
        <w:tab/>
        <w:t>“How GROBID works - GROBID Documentation.” Accessed: Jan. 13, 2024. [Online]. Available: https://grobid.readthedocs.io/en/latest/Principles/</w:t>
      </w:r>
    </w:p>
    <w:p w14:paraId="7D876025" w14:textId="77777777" w:rsidR="004A6F59" w:rsidRPr="00C66CDF" w:rsidRDefault="004A6F59" w:rsidP="00EB6BDD">
      <w:pPr>
        <w:pStyle w:val="Bibliography"/>
        <w:spacing w:line="360" w:lineRule="auto"/>
      </w:pPr>
      <w:r w:rsidRPr="00C66CDF">
        <w:t>[4]</w:t>
      </w:r>
      <w:r w:rsidRPr="00C66CDF">
        <w:tab/>
        <w:t xml:space="preserve">D. Jurafsky and J. H. Martin, </w:t>
      </w:r>
      <w:r w:rsidRPr="00C66CDF">
        <w:rPr>
          <w:i/>
          <w:iCs/>
        </w:rPr>
        <w:t>Speech and language processing: an introduction to natural language processing, computational linguistics, and speech recognition</w:t>
      </w:r>
      <w:r w:rsidRPr="00C66CDF">
        <w:t>. in Prentice Hall series in artificial intelligence. Upper Saddle River, N.J: Prentice Hall, 2000.</w:t>
      </w:r>
    </w:p>
    <w:p w14:paraId="4D806B7E" w14:textId="77777777" w:rsidR="004A6F59" w:rsidRPr="00C66CDF" w:rsidRDefault="004A6F59" w:rsidP="00EB6BDD">
      <w:pPr>
        <w:pStyle w:val="Bibliography"/>
        <w:spacing w:line="360" w:lineRule="auto"/>
      </w:pPr>
      <w:r w:rsidRPr="00C66CDF">
        <w:t>[5]</w:t>
      </w:r>
      <w:r w:rsidRPr="00C66CDF">
        <w:tab/>
        <w:t xml:space="preserve">W. S. El-Kassas, C. R. Salama, A. A. Rafea, and H. K. Mohamed, “Automatic text summarization: A comprehensive survey,” </w:t>
      </w:r>
      <w:r w:rsidRPr="00C66CDF">
        <w:rPr>
          <w:i/>
          <w:iCs/>
        </w:rPr>
        <w:t>Expert Syst. Appl.</w:t>
      </w:r>
      <w:r w:rsidRPr="00C66CDF">
        <w:t>, vol. 165, p. 113679, Mar. 2021, doi: 10.1016/j.eswa.2020.113679.</w:t>
      </w:r>
    </w:p>
    <w:p w14:paraId="52A8AAF2" w14:textId="77777777" w:rsidR="004A6F59" w:rsidRPr="00C66CDF" w:rsidRDefault="004A6F59" w:rsidP="00EB6BDD">
      <w:pPr>
        <w:pStyle w:val="Bibliography"/>
        <w:spacing w:line="360" w:lineRule="auto"/>
      </w:pPr>
      <w:r w:rsidRPr="00C66CDF">
        <w:t>[6]</w:t>
      </w:r>
      <w:r w:rsidRPr="00C66CDF">
        <w:tab/>
        <w:t xml:space="preserve">R. Mihalcea and P. Tarau, “TextRank: Bringing Order into Text,” in </w:t>
      </w:r>
      <w:r w:rsidRPr="00C66CDF">
        <w:rPr>
          <w:i/>
          <w:iCs/>
        </w:rPr>
        <w:t>Proceedings of the 2004 Conference on Empirical Methods in Natural Language Processing</w:t>
      </w:r>
      <w:r w:rsidRPr="00C66CDF">
        <w:t>, D. Lin and D. Wu, Eds., Barcelona, Spain: Association for Computational Linguistics, Jul. 2004, pp. 404–411. Accessed: Nov. 05, 2023. [Online]. Available: https://aclanthology.org/W04-3252</w:t>
      </w:r>
    </w:p>
    <w:p w14:paraId="2BB2EE84" w14:textId="77777777" w:rsidR="004A6F59" w:rsidRPr="00C66CDF" w:rsidRDefault="004A6F59" w:rsidP="00EB6BDD">
      <w:pPr>
        <w:pStyle w:val="Bibliography"/>
        <w:spacing w:line="360" w:lineRule="auto"/>
      </w:pPr>
      <w:r w:rsidRPr="00C66CDF">
        <w:t>[7]</w:t>
      </w:r>
      <w:r w:rsidRPr="00C66CDF">
        <w:tab/>
        <w:t xml:space="preserve">P. W. Foltz, “Latent semantic analysis for text-based research,” </w:t>
      </w:r>
      <w:r w:rsidRPr="00C66CDF">
        <w:rPr>
          <w:i/>
          <w:iCs/>
        </w:rPr>
        <w:t>Behav. Res. Methods Instrum. Comput.</w:t>
      </w:r>
      <w:r w:rsidRPr="00C66CDF">
        <w:t>, vol. 28, no. 2, pp. 197–202, Jun. 1996, doi: 10.3758/BF03204765.</w:t>
      </w:r>
    </w:p>
    <w:p w14:paraId="0A750750" w14:textId="77777777" w:rsidR="004A6F59" w:rsidRPr="00C66CDF" w:rsidRDefault="004A6F59" w:rsidP="00EB6BDD">
      <w:pPr>
        <w:pStyle w:val="Bibliography"/>
        <w:spacing w:line="360" w:lineRule="auto"/>
      </w:pPr>
      <w:r w:rsidRPr="00C66CDF">
        <w:t>[8]</w:t>
      </w:r>
      <w:r w:rsidRPr="00C66CDF">
        <w:tab/>
        <w:t xml:space="preserve">M. Lewis </w:t>
      </w:r>
      <w:r w:rsidRPr="00C66CDF">
        <w:rPr>
          <w:i/>
          <w:iCs/>
        </w:rPr>
        <w:t>et al.</w:t>
      </w:r>
      <w:r w:rsidRPr="00C66CDF">
        <w:t>, “BART: Denoising Sequence-to-Sequence Pre-training for Natural Language Generation, Translation, and Comprehension.” arXiv, Oct. 29, 2019. doi: 10.48550/arXiv.1910.13461.</w:t>
      </w:r>
    </w:p>
    <w:p w14:paraId="46A634DF" w14:textId="77777777" w:rsidR="004A6F59" w:rsidRPr="00C66CDF" w:rsidRDefault="004A6F59" w:rsidP="00EB6BDD">
      <w:pPr>
        <w:pStyle w:val="Bibliography"/>
        <w:spacing w:line="360" w:lineRule="auto"/>
      </w:pPr>
      <w:r w:rsidRPr="00C66CDF">
        <w:t>[9]</w:t>
      </w:r>
      <w:r w:rsidRPr="00C66CDF">
        <w:tab/>
        <w:t xml:space="preserve">C. Raffel </w:t>
      </w:r>
      <w:r w:rsidRPr="00C66CDF">
        <w:rPr>
          <w:i/>
          <w:iCs/>
        </w:rPr>
        <w:t>et al.</w:t>
      </w:r>
      <w:r w:rsidRPr="00C66CDF">
        <w:t>, “Exploring the Limits of Transfer Learning with a Unified Text-to-Text Transformer.” arXiv, Sep. 19, 2023. Accessed: Jun. 08, 2024. [Online]. Available: http://arxiv.org/abs/1910.10683</w:t>
      </w:r>
    </w:p>
    <w:p w14:paraId="71471A50" w14:textId="77777777" w:rsidR="004A6F59" w:rsidRPr="00C66CDF" w:rsidRDefault="004A6F59" w:rsidP="00EB6BDD">
      <w:pPr>
        <w:pStyle w:val="Bibliography"/>
        <w:spacing w:line="360" w:lineRule="auto"/>
      </w:pPr>
      <w:r w:rsidRPr="00C66CDF">
        <w:t>[10]</w:t>
      </w:r>
      <w:r w:rsidRPr="00C66CDF">
        <w:tab/>
        <w:t xml:space="preserve">F. Zhuang </w:t>
      </w:r>
      <w:r w:rsidRPr="00C66CDF">
        <w:rPr>
          <w:i/>
          <w:iCs/>
        </w:rPr>
        <w:t>et al.</w:t>
      </w:r>
      <w:r w:rsidRPr="00C66CDF">
        <w:t>, “A Comprehensive Survey on Transfer Learning.” arXiv, Jun. 23, 2020. doi: 10.48550/arXiv.1911.02685.</w:t>
      </w:r>
    </w:p>
    <w:p w14:paraId="4FC95DF5" w14:textId="77777777" w:rsidR="004A6F59" w:rsidRPr="00C66CDF" w:rsidRDefault="004A6F59" w:rsidP="00EB6BDD">
      <w:pPr>
        <w:pStyle w:val="Bibliography"/>
        <w:spacing w:line="360" w:lineRule="auto"/>
      </w:pPr>
      <w:r w:rsidRPr="00C66CDF">
        <w:t>[11]</w:t>
      </w:r>
      <w:r w:rsidRPr="00C66CDF">
        <w:tab/>
        <w:t xml:space="preserve">X. Han </w:t>
      </w:r>
      <w:r w:rsidRPr="00C66CDF">
        <w:rPr>
          <w:i/>
          <w:iCs/>
        </w:rPr>
        <w:t>et al.</w:t>
      </w:r>
      <w:r w:rsidRPr="00C66CDF">
        <w:t>, “Pre-Trained Models: Past, Present and Future.” arXiv, Aug. 11, 2021. doi: 10.48550/arXiv.2106.07139.</w:t>
      </w:r>
    </w:p>
    <w:p w14:paraId="7B26533F" w14:textId="77777777" w:rsidR="004A6F59" w:rsidRPr="00C66CDF" w:rsidRDefault="004A6F59" w:rsidP="00EB6BDD">
      <w:pPr>
        <w:pStyle w:val="Bibliography"/>
        <w:spacing w:line="360" w:lineRule="auto"/>
      </w:pPr>
      <w:r w:rsidRPr="00C66CDF">
        <w:t>[12]</w:t>
      </w:r>
      <w:r w:rsidRPr="00C66CDF">
        <w:tab/>
        <w:t>“Falconsai/text_summarization · Hugging Face.” Accessed: Jun. 12, 2024. [Online]. Available: https://huggingface.co/Falconsai/text_summarization</w:t>
      </w:r>
    </w:p>
    <w:p w14:paraId="08549086" w14:textId="77777777" w:rsidR="004A6F59" w:rsidRPr="00C66CDF" w:rsidRDefault="004A6F59" w:rsidP="00EB6BDD">
      <w:pPr>
        <w:pStyle w:val="Bibliography"/>
        <w:spacing w:line="360" w:lineRule="auto"/>
      </w:pPr>
      <w:r w:rsidRPr="00C66CDF">
        <w:lastRenderedPageBreak/>
        <w:t>[13]</w:t>
      </w:r>
      <w:r w:rsidRPr="00C66CDF">
        <w:tab/>
        <w:t>“facebook/bart-large-cnn · Hugging Face.” Accessed: Jun. 12, 2024. [Online]. Available: https://huggingface.co/facebook/bart-large-cnn</w:t>
      </w:r>
    </w:p>
    <w:p w14:paraId="2F39293E" w14:textId="77777777" w:rsidR="004A6F59" w:rsidRPr="00C66CDF" w:rsidRDefault="004A6F59" w:rsidP="00EB6BDD">
      <w:pPr>
        <w:pStyle w:val="Bibliography"/>
        <w:spacing w:line="360" w:lineRule="auto"/>
      </w:pPr>
      <w:r w:rsidRPr="00C66CDF">
        <w:t>[14]</w:t>
      </w:r>
      <w:r w:rsidRPr="00C66CDF">
        <w:tab/>
        <w:t>Stability AI Language Team, “Stable LM 2 1.6B.” Accessed: Jun. 18, 2024. [Online]. Available: https://huggingface.co/stabilityai/stablelm-2-1_6b-chat</w:t>
      </w:r>
    </w:p>
    <w:p w14:paraId="3EEFEAB8" w14:textId="77777777" w:rsidR="004A6F59" w:rsidRPr="00C66CDF" w:rsidRDefault="004A6F59" w:rsidP="00EB6BDD">
      <w:pPr>
        <w:pStyle w:val="Bibliography"/>
        <w:spacing w:line="360" w:lineRule="auto"/>
      </w:pPr>
      <w:r w:rsidRPr="00C66CDF">
        <w:t>[15]</w:t>
      </w:r>
      <w:r w:rsidRPr="00C66CDF">
        <w:tab/>
        <w:t xml:space="preserve">K. M. Hermann </w:t>
      </w:r>
      <w:r w:rsidRPr="00C66CDF">
        <w:rPr>
          <w:i/>
          <w:iCs/>
        </w:rPr>
        <w:t>et al.</w:t>
      </w:r>
      <w:r w:rsidRPr="00C66CDF">
        <w:t>, “Teaching Machines to Read and Comprehend.” arXiv, Nov. 19, 2015. doi: 10.48550/arXiv.1506.03340.</w:t>
      </w:r>
    </w:p>
    <w:p w14:paraId="150C5B5B" w14:textId="77777777" w:rsidR="004A6F59" w:rsidRPr="00C66CDF" w:rsidRDefault="004A6F59" w:rsidP="00EB6BDD">
      <w:pPr>
        <w:pStyle w:val="Bibliography"/>
        <w:spacing w:line="360" w:lineRule="auto"/>
      </w:pPr>
      <w:r w:rsidRPr="00C66CDF">
        <w:t>[16]</w:t>
      </w:r>
      <w:r w:rsidRPr="00C66CDF">
        <w:tab/>
        <w:t>A. See, P. J. Liu, and C. D. Manning, “Get To The Point: Summarization with Pointer-Generator Networks.” arXiv, Apr. 25, 2017. doi: 10.48550/arXiv.1704.04368.</w:t>
      </w:r>
    </w:p>
    <w:p w14:paraId="1619629D" w14:textId="77777777" w:rsidR="004A6F59" w:rsidRPr="00C66CDF" w:rsidRDefault="004A6F59" w:rsidP="00EB6BDD">
      <w:pPr>
        <w:pStyle w:val="Bibliography"/>
        <w:spacing w:line="360" w:lineRule="auto"/>
      </w:pPr>
      <w:r w:rsidRPr="00C66CDF">
        <w:t>[17]</w:t>
      </w:r>
      <w:r w:rsidRPr="00C66CDF">
        <w:tab/>
        <w:t xml:space="preserve">V. Karpukhin </w:t>
      </w:r>
      <w:r w:rsidRPr="00C66CDF">
        <w:rPr>
          <w:i/>
          <w:iCs/>
        </w:rPr>
        <w:t>et al.</w:t>
      </w:r>
      <w:r w:rsidRPr="00C66CDF">
        <w:t>, “Dense Passage Retrieval for Open-Domain Question Answering.” arXiv, Sep. 30, 2020. doi: 10.48550/arXiv.2004.04906.</w:t>
      </w:r>
    </w:p>
    <w:p w14:paraId="66E8EF7C" w14:textId="77777777" w:rsidR="004A6F59" w:rsidRPr="00C66CDF" w:rsidRDefault="004A6F59" w:rsidP="00EB6BDD">
      <w:pPr>
        <w:pStyle w:val="Bibliography"/>
        <w:spacing w:line="360" w:lineRule="auto"/>
      </w:pPr>
      <w:r w:rsidRPr="00C66CDF">
        <w:t>[18]</w:t>
      </w:r>
      <w:r w:rsidRPr="00C66CDF">
        <w:tab/>
        <w:t xml:space="preserve">N. Ding </w:t>
      </w:r>
      <w:r w:rsidRPr="00C66CDF">
        <w:rPr>
          <w:i/>
          <w:iCs/>
        </w:rPr>
        <w:t>et al.</w:t>
      </w:r>
      <w:r w:rsidRPr="00C66CDF">
        <w:t>, “Enhancing Chat Language Models by Scaling High-quality Instructional Conversations.” arXiv, May 23, 2023. doi: 10.48550/arXiv.2305.14233.</w:t>
      </w:r>
    </w:p>
    <w:p w14:paraId="113848B5" w14:textId="77777777" w:rsidR="004A6F59" w:rsidRPr="00C66CDF" w:rsidRDefault="004A6F59" w:rsidP="00EB6BDD">
      <w:pPr>
        <w:pStyle w:val="Bibliography"/>
        <w:spacing w:line="360" w:lineRule="auto"/>
      </w:pPr>
      <w:r w:rsidRPr="00C66CDF">
        <w:t>[19]</w:t>
      </w:r>
      <w:r w:rsidRPr="00C66CDF">
        <w:tab/>
        <w:t xml:space="preserve">L. Tunstall </w:t>
      </w:r>
      <w:r w:rsidRPr="00C66CDF">
        <w:rPr>
          <w:i/>
          <w:iCs/>
        </w:rPr>
        <w:t>et al.</w:t>
      </w:r>
      <w:r w:rsidRPr="00C66CDF">
        <w:t>, “Zephyr: Direct Distillation of LM Alignment.” arXiv, Oct. 25, 2023. doi: 10.48550/arXiv.2310.16944.</w:t>
      </w:r>
    </w:p>
    <w:p w14:paraId="374A075E" w14:textId="77777777" w:rsidR="004A6F59" w:rsidRPr="00C66CDF" w:rsidRDefault="004A6F59" w:rsidP="00EB6BDD">
      <w:pPr>
        <w:pStyle w:val="Bibliography"/>
        <w:spacing w:line="360" w:lineRule="auto"/>
      </w:pPr>
      <w:r w:rsidRPr="00C66CDF">
        <w:t>[20]</w:t>
      </w:r>
      <w:r w:rsidRPr="00C66CDF">
        <w:tab/>
        <w:t xml:space="preserve">L. Yu </w:t>
      </w:r>
      <w:r w:rsidRPr="00C66CDF">
        <w:rPr>
          <w:i/>
          <w:iCs/>
        </w:rPr>
        <w:t>et al.</w:t>
      </w:r>
      <w:r w:rsidRPr="00C66CDF">
        <w:t>, “MetaMath: Bootstrap Your Own Mathematical Questions for Large Language Models.” arXiv, May 03, 2024. doi: 10.48550/arXiv.2309.12284.</w:t>
      </w:r>
    </w:p>
    <w:p w14:paraId="2E098328" w14:textId="77777777" w:rsidR="004A6F59" w:rsidRPr="00C66CDF" w:rsidRDefault="004A6F59" w:rsidP="00EB6BDD">
      <w:pPr>
        <w:pStyle w:val="Bibliography"/>
        <w:spacing w:line="360" w:lineRule="auto"/>
      </w:pPr>
      <w:r w:rsidRPr="00C66CDF">
        <w:t>[21]</w:t>
      </w:r>
      <w:r w:rsidRPr="00C66CDF">
        <w:tab/>
        <w:t>Wing Lian, Bleys Goodson, Eugene Pentland, Austin Cook, Chanvichet Vong, and “Teknium,” “OpenOrca: An Open Dataset of GPT Augmented FLAN Reasoning Traces.” Accessed: Jun. 18, 2024. [Online]. Available: https://huggingface.co/datasets/Open-Orca/OpenOrca/blob/main/README.md</w:t>
      </w:r>
    </w:p>
    <w:p w14:paraId="3DF95F7C" w14:textId="77777777" w:rsidR="004A6F59" w:rsidRPr="00C66CDF" w:rsidRDefault="004A6F59" w:rsidP="00EB6BDD">
      <w:pPr>
        <w:pStyle w:val="Bibliography"/>
        <w:spacing w:line="360" w:lineRule="auto"/>
      </w:pPr>
      <w:r w:rsidRPr="00C66CDF">
        <w:t>[22]</w:t>
      </w:r>
      <w:r w:rsidRPr="00C66CDF">
        <w:tab/>
        <w:t>S. Mukherjee, A. Mitra, G. Jawahar, S. Agarwal, H. Palangi, and A. Awadallah, “Orca: Progressive Learning from Complex Explanation Traces of GPT-4.” arXiv, Jun. 05, 2023. doi: 10.48550/arXiv.2306.02707.</w:t>
      </w:r>
    </w:p>
    <w:p w14:paraId="22D0FC9A" w14:textId="77777777" w:rsidR="004A6F59" w:rsidRPr="00C66CDF" w:rsidRDefault="004A6F59" w:rsidP="00EB6BDD">
      <w:pPr>
        <w:pStyle w:val="Bibliography"/>
        <w:spacing w:line="360" w:lineRule="auto"/>
      </w:pPr>
      <w:r w:rsidRPr="00C66CDF">
        <w:t>[23]</w:t>
      </w:r>
      <w:r w:rsidRPr="00C66CDF">
        <w:tab/>
        <w:t xml:space="preserve">S. Longpre </w:t>
      </w:r>
      <w:r w:rsidRPr="00C66CDF">
        <w:rPr>
          <w:i/>
          <w:iCs/>
        </w:rPr>
        <w:t>et al.</w:t>
      </w:r>
      <w:r w:rsidRPr="00C66CDF">
        <w:t xml:space="preserve">, “The flan collection: designing data and methods for effective instruction tuning,” in </w:t>
      </w:r>
      <w:r w:rsidRPr="00C66CDF">
        <w:rPr>
          <w:i/>
          <w:iCs/>
        </w:rPr>
        <w:t>Proceedings of the 40th International Conference on Machine Learning</w:t>
      </w:r>
      <w:r w:rsidRPr="00C66CDF">
        <w:t>, in ICML’23, vol. 202. &lt;conf-loc&gt;, &lt;city&gt;Honolulu&lt;/city&gt;, &lt;state&gt;Hawaii&lt;/state&gt;, &lt;country&gt;USA&lt;/country&gt;, &lt;/conf-loc&gt;: JMLR.org, Jul. 2023, pp. 22631–22648.</w:t>
      </w:r>
    </w:p>
    <w:p w14:paraId="467770A5" w14:textId="77777777" w:rsidR="004A6F59" w:rsidRPr="00C66CDF" w:rsidRDefault="004A6F59" w:rsidP="00EB6BDD">
      <w:pPr>
        <w:pStyle w:val="Bibliography"/>
        <w:spacing w:line="360" w:lineRule="auto"/>
      </w:pPr>
      <w:r w:rsidRPr="00C66CDF">
        <w:t>[24]</w:t>
      </w:r>
      <w:r w:rsidRPr="00C66CDF">
        <w:tab/>
        <w:t xml:space="preserve">H. Touvron </w:t>
      </w:r>
      <w:r w:rsidRPr="00C66CDF">
        <w:rPr>
          <w:i/>
          <w:iCs/>
        </w:rPr>
        <w:t>et al.</w:t>
      </w:r>
      <w:r w:rsidRPr="00C66CDF">
        <w:t>, “Llama 2: Open Foundation and Fine-Tuned Chat Models.” arXiv, Jul. 19, 2023. doi: 10.48550/arXiv.2307.09288.</w:t>
      </w:r>
    </w:p>
    <w:p w14:paraId="6F293577" w14:textId="77777777" w:rsidR="004A6F59" w:rsidRPr="00C66CDF" w:rsidRDefault="004A6F59" w:rsidP="00EB6BDD">
      <w:pPr>
        <w:pStyle w:val="Bibliography"/>
        <w:spacing w:line="360" w:lineRule="auto"/>
      </w:pPr>
      <w:r w:rsidRPr="00C66CDF">
        <w:t>[25]</w:t>
      </w:r>
      <w:r w:rsidRPr="00C66CDF">
        <w:tab/>
        <w:t xml:space="preserve">H. Touvron </w:t>
      </w:r>
      <w:r w:rsidRPr="00C66CDF">
        <w:rPr>
          <w:i/>
          <w:iCs/>
        </w:rPr>
        <w:t>et al.</w:t>
      </w:r>
      <w:r w:rsidRPr="00C66CDF">
        <w:t>, “LLaMA: Open and Efficient Foundation Language Models.” arXiv, Feb. 27, 2023. doi: 10.48550/arXiv.2302.13971.</w:t>
      </w:r>
    </w:p>
    <w:p w14:paraId="1AF51A08" w14:textId="77777777" w:rsidR="004A6F59" w:rsidRPr="00C66CDF" w:rsidRDefault="004A6F59" w:rsidP="00EB6BDD">
      <w:pPr>
        <w:pStyle w:val="Bibliography"/>
        <w:spacing w:line="360" w:lineRule="auto"/>
      </w:pPr>
      <w:r w:rsidRPr="00C66CDF">
        <w:t>[26]</w:t>
      </w:r>
      <w:r w:rsidRPr="00C66CDF">
        <w:tab/>
        <w:t xml:space="preserve">T. Wolf </w:t>
      </w:r>
      <w:r w:rsidRPr="00C66CDF">
        <w:rPr>
          <w:i/>
          <w:iCs/>
        </w:rPr>
        <w:t>et al.</w:t>
      </w:r>
      <w:r w:rsidRPr="00C66CDF">
        <w:t xml:space="preserve">, “Transformers: State-of-the-Art Natural Language Processing,” in </w:t>
      </w:r>
      <w:r w:rsidRPr="00C66CDF">
        <w:rPr>
          <w:i/>
          <w:iCs/>
        </w:rPr>
        <w:t xml:space="preserve">Proceedings of the 2020 Conference on Empirical Methods in Natural Language </w:t>
      </w:r>
      <w:r w:rsidRPr="00C66CDF">
        <w:rPr>
          <w:i/>
          <w:iCs/>
        </w:rPr>
        <w:lastRenderedPageBreak/>
        <w:t>Processing: System Demonstrations</w:t>
      </w:r>
      <w:r w:rsidRPr="00C66CDF">
        <w:t>, Q. Liu and D. Schlangen, Eds., Online: Association for Computational Linguistics, Oct. 2020, pp. 38–45. doi: 10.18653/v1/2020.emnlp-demos.6.</w:t>
      </w:r>
    </w:p>
    <w:p w14:paraId="47F46BDD" w14:textId="77777777" w:rsidR="004A6F59" w:rsidRPr="00C66CDF" w:rsidRDefault="004A6F59" w:rsidP="00EB6BDD">
      <w:pPr>
        <w:pStyle w:val="Bibliography"/>
        <w:spacing w:line="360" w:lineRule="auto"/>
      </w:pPr>
      <w:r w:rsidRPr="00C66CDF">
        <w:t>[27]</w:t>
      </w:r>
      <w:r w:rsidRPr="00C66CDF">
        <w:tab/>
        <w:t xml:space="preserve">M. Lipinski, K. Yao, C. Breitinger, J. Beel, and B. Gipp, “Evaluation of header metadata extraction approaches and tools for scientific PDF documents,” in </w:t>
      </w:r>
      <w:r w:rsidRPr="00C66CDF">
        <w:rPr>
          <w:i/>
          <w:iCs/>
        </w:rPr>
        <w:t>Proceedings of the 13th ACM/IEEE-CS joint conference on Digital libraries</w:t>
      </w:r>
      <w:r w:rsidRPr="00C66CDF">
        <w:t>, Indianapolis Indiana USA: ACM, Jul. 2013, pp. 385–386. doi: 10.1145/2467696.2467753.</w:t>
      </w:r>
    </w:p>
    <w:p w14:paraId="06DAD7A7" w14:textId="77777777" w:rsidR="004A6F59" w:rsidRPr="00C66CDF" w:rsidRDefault="004A6F59" w:rsidP="00EB6BDD">
      <w:pPr>
        <w:pStyle w:val="Bibliography"/>
        <w:spacing w:line="360" w:lineRule="auto"/>
      </w:pPr>
      <w:r w:rsidRPr="00C66CDF">
        <w:t>[28]</w:t>
      </w:r>
      <w:r w:rsidRPr="00C66CDF">
        <w:tab/>
        <w:t xml:space="preserve">P. Lopez, C. Du, J. Cohoon, K. Ram, and J. Howison, “Mining Software Entities in Scientific Literature: Document-level NER for an Extremely Imbalance and Large-scale Task,” in </w:t>
      </w:r>
      <w:r w:rsidRPr="00C66CDF">
        <w:rPr>
          <w:i/>
          <w:iCs/>
        </w:rPr>
        <w:t>Proceedings of the 30th ACM International Conference on Information &amp; Knowledge Management</w:t>
      </w:r>
      <w:r w:rsidRPr="00C66CDF">
        <w:t>, in CIKM ’21. New York, NY, USA: Association for Computing Machinery, Oct. 2021, pp. 3986–3995. doi: 10.1145/3459637.3481936.</w:t>
      </w:r>
    </w:p>
    <w:p w14:paraId="148FD765" w14:textId="77777777" w:rsidR="004A6F59" w:rsidRPr="00C66CDF" w:rsidRDefault="004A6F59" w:rsidP="00EB6BDD">
      <w:pPr>
        <w:pStyle w:val="Bibliography"/>
        <w:spacing w:line="360" w:lineRule="auto"/>
      </w:pPr>
      <w:r w:rsidRPr="00C66CDF">
        <w:t>[29]</w:t>
      </w:r>
      <w:r w:rsidRPr="00C66CDF">
        <w:tab/>
        <w:t xml:space="preserve">J. M. Nicholson </w:t>
      </w:r>
      <w:r w:rsidRPr="00C66CDF">
        <w:rPr>
          <w:i/>
          <w:iCs/>
        </w:rPr>
        <w:t>et al.</w:t>
      </w:r>
      <w:r w:rsidRPr="00C66CDF">
        <w:t>, “scite: a smart citation index that displays the context of citations and classifies their intent using deep learning.” bioRxiv, p. 2021.03.15.435418, Mar. 16, 2021. doi: 10.1101/2021.03.15.435418.</w:t>
      </w:r>
    </w:p>
    <w:p w14:paraId="6D46FA3B" w14:textId="77777777" w:rsidR="004A6F59" w:rsidRPr="00C66CDF" w:rsidRDefault="004A6F59" w:rsidP="00EB6BDD">
      <w:pPr>
        <w:pStyle w:val="Bibliography"/>
        <w:spacing w:line="360" w:lineRule="auto"/>
      </w:pPr>
      <w:r w:rsidRPr="00C66CDF">
        <w:t>[30]</w:t>
      </w:r>
      <w:r w:rsidRPr="00C66CDF">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56FAA0A5" w14:textId="77777777" w:rsidR="004A6F59" w:rsidRPr="00C66CDF" w:rsidRDefault="004A6F59" w:rsidP="00EB6BDD">
      <w:pPr>
        <w:pStyle w:val="Bibliography"/>
        <w:spacing w:line="360" w:lineRule="auto"/>
      </w:pPr>
      <w:r w:rsidRPr="00C66CDF">
        <w:t>[31]</w:t>
      </w:r>
      <w:r w:rsidRPr="00C66CDF">
        <w:tab/>
        <w:t xml:space="preserve">C.-Y. Lin, “ROUGE: A Package for Automatic Evaluation of Summaries,” in </w:t>
      </w:r>
      <w:r w:rsidRPr="00C66CDF">
        <w:rPr>
          <w:i/>
          <w:iCs/>
        </w:rPr>
        <w:t>Text Summarization Branches Out</w:t>
      </w:r>
      <w:r w:rsidRPr="00C66CDF">
        <w:t>, Barcelona, Spain: Association for Computational Linguistics, Jul. 2004, pp. 74–81. Accessed: May 06, 2024. [Online]. Available: https://aclanthology.org/W04-1013</w:t>
      </w:r>
    </w:p>
    <w:p w14:paraId="67F1B37B" w14:textId="77777777" w:rsidR="004A6F59" w:rsidRPr="00C66CDF" w:rsidRDefault="004A6F59" w:rsidP="00EB6BDD">
      <w:pPr>
        <w:pStyle w:val="Bibliography"/>
        <w:spacing w:line="360" w:lineRule="auto"/>
      </w:pPr>
      <w:r w:rsidRPr="00C66CDF">
        <w:t>[32]</w:t>
      </w:r>
      <w:r w:rsidRPr="00C66CDF">
        <w:tab/>
        <w:t>R. Deienno, D. Nesvorny, M. S. Clement, W. F. Bottke, A. Izidoro, and K. J. Walsh, “Accretion and Uneven Depletion of the Main Asteroid Belt.” arXiv, Apr. 04, 2024. Accessed: Apr. 08, 2024. [Online]. Available: http://arxiv.org/abs/2404.03791</w:t>
      </w:r>
    </w:p>
    <w:p w14:paraId="3E7F51D9" w14:textId="77777777" w:rsidR="004A6F59" w:rsidRPr="00C66CDF" w:rsidRDefault="004A6F59" w:rsidP="00EB6BDD">
      <w:pPr>
        <w:pStyle w:val="Bibliography"/>
        <w:spacing w:line="360" w:lineRule="auto"/>
      </w:pPr>
      <w:r w:rsidRPr="00C66CDF">
        <w:t>[33]</w:t>
      </w:r>
      <w:r w:rsidRPr="00C66CDF">
        <w:tab/>
        <w:t>E. Elokda, H. Nax, S. Bolognani, and F. Dörfler, “Karma: An Experimental Study.” arXiv, Apr. 03, 2024. doi: 10.48550/arXiv.2404.02687.</w:t>
      </w:r>
    </w:p>
    <w:p w14:paraId="3573B558" w14:textId="77777777" w:rsidR="004A6F59" w:rsidRPr="00C66CDF" w:rsidRDefault="004A6F59" w:rsidP="00EB6BDD">
      <w:pPr>
        <w:pStyle w:val="Bibliography"/>
        <w:spacing w:line="360" w:lineRule="auto"/>
      </w:pPr>
      <w:r w:rsidRPr="00C66CDF">
        <w:t>[34]</w:t>
      </w:r>
      <w:r w:rsidRPr="00C66CDF">
        <w:tab/>
        <w:t>K. S. Hansen, J. D. Moreno-Ternero, and L. P. Østerdal, “Productivity and quality-adjusted life years: QALYs, PALYs and beyond.” arXiv, Apr. 05, 2024. Accessed: Apr. 08, 2024. [Online]. Available: http://arxiv.org/abs/2404.04121</w:t>
      </w:r>
    </w:p>
    <w:p w14:paraId="3300BDB2" w14:textId="77777777" w:rsidR="004A6F59" w:rsidRPr="00C66CDF" w:rsidRDefault="004A6F59" w:rsidP="00EB6BDD">
      <w:pPr>
        <w:pStyle w:val="Bibliography"/>
        <w:spacing w:line="360" w:lineRule="auto"/>
      </w:pPr>
      <w:r w:rsidRPr="00C66CDF">
        <w:t>[35]</w:t>
      </w:r>
      <w:r w:rsidRPr="00C66CDF">
        <w:tab/>
        <w:t>D. F. O. Onah, E. L. L. Pang, and M. El-Haj, “A Data-driven Latent Semantic Analysis for Automatic Text Summarization using LDA Topic Modelling.” arXiv, May 29, 2023. doi: 10.48550/arXiv.2207.14687.</w:t>
      </w:r>
    </w:p>
    <w:p w14:paraId="3E7A2F81" w14:textId="77777777" w:rsidR="004A6F59" w:rsidRPr="00C66CDF" w:rsidRDefault="004A6F59" w:rsidP="00EB6BDD">
      <w:pPr>
        <w:pStyle w:val="Bibliography"/>
        <w:spacing w:line="360" w:lineRule="auto"/>
      </w:pPr>
      <w:r w:rsidRPr="00C66CDF">
        <w:lastRenderedPageBreak/>
        <w:t>[36]</w:t>
      </w:r>
      <w:r w:rsidRPr="00C66CDF">
        <w:tab/>
        <w:t>A. J. Peterson, “AI and the Problem of Knowledge Collapse.” arXiv, Apr. 04, 2024. doi: 10.48550/arXiv.2404.03502.</w:t>
      </w:r>
    </w:p>
    <w:p w14:paraId="707D3988" w14:textId="77777777" w:rsidR="004A6F59" w:rsidRPr="00C66CDF" w:rsidRDefault="004A6F59" w:rsidP="00EB6BDD">
      <w:pPr>
        <w:pStyle w:val="Bibliography"/>
        <w:spacing w:line="360" w:lineRule="auto"/>
      </w:pPr>
      <w:r w:rsidRPr="00C66CDF">
        <w:t>[37]</w:t>
      </w:r>
      <w:r w:rsidRPr="00C66CDF">
        <w:tab/>
        <w:t>D. L. Pires and M. Broom, “The rules of multiplayer cooperation in networks of communities.” arXiv, Apr. 04, 2024. Accessed: Apr. 08, 2024. [Online]. Available: http://arxiv.org/abs/2404.03718</w:t>
      </w:r>
    </w:p>
    <w:p w14:paraId="0F15162A" w14:textId="77777777" w:rsidR="004A6F59" w:rsidRPr="00C66CDF" w:rsidRDefault="004A6F59" w:rsidP="00EB6BDD">
      <w:pPr>
        <w:pStyle w:val="Bibliography"/>
        <w:spacing w:line="360" w:lineRule="auto"/>
      </w:pPr>
      <w:r w:rsidRPr="00C66CDF">
        <w:t>[38]</w:t>
      </w:r>
      <w:r w:rsidRPr="00C66CDF">
        <w:tab/>
        <w:t>D. Raposo, S. Ritter, B. Richards, T. Lillicrap, P. C. Humphreys, and A. Santoro, “Mixture-of-Depths: Dynamically allocating compute in transformer-based language models.” arXiv, Apr. 02, 2024. Accessed: Apr. 08, 2024. [Online]. Available: http://arxiv.org/abs/2404.02258</w:t>
      </w:r>
    </w:p>
    <w:p w14:paraId="36FFF132" w14:textId="77777777" w:rsidR="004A6F59" w:rsidRPr="00C66CDF" w:rsidRDefault="004A6F59" w:rsidP="00EB6BDD">
      <w:pPr>
        <w:pStyle w:val="Bibliography"/>
        <w:spacing w:line="360" w:lineRule="auto"/>
      </w:pPr>
      <w:r w:rsidRPr="00C66CDF">
        <w:t>[39]</w:t>
      </w:r>
      <w:r w:rsidRPr="00C66CDF">
        <w:tab/>
        <w:t>R. Smith and J. Coast, “The economic burden of antimicrobial resistance: Why it is more serious than current studies suggest.” Accessed: Jun. 17, 2024. [Online]. Available: https://researchonline.lshtm.ac.uk/id/eprint/639028/</w:t>
      </w:r>
    </w:p>
    <w:p w14:paraId="13D4DDE3" w14:textId="77777777" w:rsidR="004A6F59" w:rsidRPr="00C66CDF" w:rsidRDefault="004A6F59" w:rsidP="00EB6BDD">
      <w:pPr>
        <w:pStyle w:val="Bibliography"/>
        <w:spacing w:line="360" w:lineRule="auto"/>
      </w:pPr>
      <w:r w:rsidRPr="00C66CDF">
        <w:t>[40]</w:t>
      </w:r>
      <w:r w:rsidRPr="00C66CDF">
        <w:tab/>
        <w:t>I. Urteaga and C. H. Wiggins, “Sequential Monte Carlo Bandits.” arXiv, Apr. 04, 2024. doi: 10.48550/arXiv.1808.02933.</w:t>
      </w:r>
    </w:p>
    <w:p w14:paraId="68511552" w14:textId="77777777" w:rsidR="004A6F59" w:rsidRPr="00C66CDF" w:rsidRDefault="004A6F59" w:rsidP="00EB6BDD">
      <w:pPr>
        <w:pStyle w:val="Bibliography"/>
        <w:spacing w:line="360" w:lineRule="auto"/>
      </w:pPr>
      <w:r w:rsidRPr="00C66CDF">
        <w:t>[41]</w:t>
      </w:r>
      <w:r w:rsidRPr="00C66CDF">
        <w:tab/>
        <w:t>G. Viglietta, “History Trees and Their Applications.” arXiv, Apr. 04, 2024. doi: 10.48550/arXiv.2404.02673.</w:t>
      </w:r>
    </w:p>
    <w:p w14:paraId="09ABCC0D" w14:textId="77777777" w:rsidR="004A6F59" w:rsidRPr="00C66CDF" w:rsidRDefault="004A6F59" w:rsidP="00EB6BDD">
      <w:pPr>
        <w:pStyle w:val="Bibliography"/>
        <w:spacing w:line="360" w:lineRule="auto"/>
      </w:pPr>
      <w:r w:rsidRPr="00C66CDF">
        <w:t>[42]</w:t>
      </w:r>
      <w:r w:rsidRPr="00C66CDF">
        <w:tab/>
        <w:t>J. Yu, M. Huber, and K. Tang, “GreedLlama: Performance of Financial Value-Aligned Large Language Models in Moral Reasoning.” arXiv, Apr. 02, 2024. doi: 10.48550/arXiv.2404.02934.</w:t>
      </w:r>
    </w:p>
    <w:p w14:paraId="73EAA045" w14:textId="3C36BF76" w:rsidR="00650B16" w:rsidRPr="00C66CDF" w:rsidRDefault="00863DB6" w:rsidP="00EB6BDD">
      <w:pPr>
        <w:spacing w:line="360" w:lineRule="auto"/>
        <w:ind w:left="360"/>
      </w:pPr>
      <w:r w:rsidRPr="00C66CDF">
        <w:fldChar w:fldCharType="end"/>
      </w:r>
    </w:p>
    <w:p w14:paraId="3695800B" w14:textId="50EC0572" w:rsidR="00922F57" w:rsidRPr="00C66CDF" w:rsidRDefault="00922F57">
      <w:pPr>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29" w:name="_Toc171058913"/>
      <w:r w:rsidRPr="00C66CDF">
        <w:lastRenderedPageBreak/>
        <w:t>APPENDIX</w:t>
      </w:r>
      <w:bookmarkEnd w:id="229"/>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ew aspects concern human beings more than health. But resources are scarce and, as we face demographic changes, with increased demand from retirees and a constrained labour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programmes and policies.It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i = (a i , p i , t i ), where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andWe can think of the health state a i as a chronic or representative health state over time. The productivity p i is measured by any chosen indicator. For instance, it can be an indicator of absence from work (e.g., number of sick days per year for a person). Note that such an indicator may reflect productivity and contributions to society in a broad sense. For example, work may include both labour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retirement.Let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consider.Exampl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 ,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 ,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 ,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 ,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 ,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 In this section, we present a set of seven axioms that forms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highlight.The first three COMMON axioms apply to all three attributes in the same way; whereas the latter four COMMON axioms introduce some conditions on time which distinguish it from the other two attributes.Th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i , tW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i , p i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Th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distribution.It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years.TICHF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1, and eachOur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prioritise among a set of interventions using the QALY evaluation function A counterpart axiom of productivity independence is health independence, which states that, for fixed productivity and lifetime, the health state of an individual is irrelevant for the evaluation.And,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theorems.TIFHC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p, and eachAs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Formally,whereThe following statements are equivalent:1. is represented by a generalized PALY evaluation function (2).The generalized PALY evaluation function is a counterpart of the QALY evaluation function.As such, neither the v function nor the q function (in their respective functional forms) has a monotonic structure. This makes sense in the latter case because the domain of health statesA does not have a mathematical structure. But the domain of productivity levels is naturally ordered and, therefore, it would make sense to impose v a non-decreasing structure. The following axiom will guarantee such a feature as a byproduct.The axiom productivity invariance at full health and common time states that, for any two individuals with common lifetime and full health, it makes no difference who gains in productivity.PIFH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t i = t j = t, and eachAs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function.Formally,wher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PIFHCT.Th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Formally,Th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i = 0, and eachThe following statements are equivalent:1. is represented by a PALY evaluation function (4).satisfies COMMON, HI, TIFHCP, PIFHCT, and TIUP.According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intervention.W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functions.For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As the next result states, this evaluation function is characterized when we dismiss health independence in the previous result (characterizing PALYs), and strengthen the other two independence axioms to consider the following ones.First, time invariance at common health and productivity, which states that for two individuals at common health and productivity, it does not matter to the social planner who receives the extra life years.TIC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p i = p j = p, and each c &gt; 0,Second, productivity invariance at common health and time, which says that for two individuals at common health and time, it does not matter who gains in productivity.PICH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and t i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Formally,wher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intervention.Th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The previous family of evaluation functions (6) includes a natural sub-family of evaluation functions (QALY-PALY ) that evaluate distributions by means of the convex combinations of the QALYs and PALYs that the distribution yields. Formally,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and each c &gt; 0 such thatTh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 where But the family of evaluation functions (8) can also accommodate other evaluation functions that have not been introduced above. For instance, suppose that w is a semimultiplicative function in which productivity enters via a power function, whereas health enters via QALYs, i.e., w(a i , p i ) = q(a i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i , for each (a i , p i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face.A weaker axiom than time invariance at common health and productivity, is time invariance at full health and productivity, which states that extra years can be interchangeable among individuals with full health and maximum productivity.TI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i = a j = a * and p i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Formally,wher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andwhere, for each (a i , p i , tTh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Formally,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dwhere, for each (a i , p i , tOur last result states that the generalized HPYE evaluation function is precisely characterized by the set of COMMON axioms.Th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utilised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study.As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approach.If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productivity.Intervention B: x individuals obtaining 1 year in health state a and having zero productivity.In particular, each respondent would be asked to identify the number of individuals x in Intervention B to be indifferent between both interventions. The quality weight can then be derived as q(a) = 1000x .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technique.To wit, respondents would now be asked to state which of the following interventions are most desirable for society: Intervention C: one individual obtaining 1 year in full health and having zero productivity.Intervention D: one individual obtaining y years in health state a and having maximum productivity.Each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 They can also be seen as prioritarian evaluation functions (also known as prioritarian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expectancy.In the present framework considering health states, productivity and life years, we could also impose a power transformation of the individual components in each of the structured evaluation functions (1)-( have no effects on (labour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generalizations.Regarding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i ). That is, a i = a i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i (s) denotes the health status of individual i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i .This would require a reinterpretation of some of the axioms we considered above. 18   Likewise, instead of assuming that p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i, we could assume that it captures the probability to succeed in life that individual i has. Mariotti and Veneziani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too.wher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existsIf t i = 0, then it follows from ZERO that t * i = t i = 0. Therefore, assume t i &gt; 0. We prove that t * i exists by contradiction. Therefore, assume that t * i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hereBy FHPS, [(a * , 1, t i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i = t i (a contradiction), or t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set.By PLD and ZERO, it follows that either t * i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set.By CONT, A and B are open sets relative to T . Altogether, it follows that T is not a connected set, which is a contradiction. Thus, t * i exists, and due to LMFHP, it is uniquely determined. Finally, by SEP, we can determine each t * i separately. Therefore, let f i :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i (a i , p i , t i ) = t * i for each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i () = f j () = f () for each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i ,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i , so the range of f is a connected subset of R. Also, by FHPS, f (a i , p i , t i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i , 1, t i ), andwhich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Suppose first that is represented by a PHEF satisfying andThus,Conversely,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i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i + c)) + g(f (a * , 1, t j )) = g(f (a * , 1, t i )) + g(f (a * , 1, t j + c)).Or, equivalently,In particular,for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In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p)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i ) = w(a, p)t i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desired.Suppos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i ) = w(a i , 1), for each a i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And we may write: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desired.Suppose first that is represented by a PHEF satisfying Then, for each c &gt; 0,Thus, as v( and each c &gt; 0 such that p i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i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j} ] = q(a)p i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i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i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desired.Suppos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wher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By PICT, [(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i,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i = t j = t. Now, as E[(a i , p i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i , p i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i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r(a i )p i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r(a i ) = r(a j ), for each pair a i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r(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01BBFD95" w:rsidR="00A254F0" w:rsidRPr="00F25C75" w:rsidRDefault="00911575" w:rsidP="00574681">
      <w:pPr>
        <w:pStyle w:val="Caption"/>
        <w:rPr>
          <w:sz w:val="24"/>
          <w:szCs w:val="24"/>
          <w:lang w:val="vi-VN"/>
        </w:rPr>
      </w:pPr>
      <w:bookmarkStart w:id="230" w:name="_Toc169634984"/>
      <w:bookmarkStart w:id="231" w:name="_Toc171058937"/>
      <w:r w:rsidRPr="00C66CDF">
        <w:t xml:space="preserve">Figure </w:t>
      </w:r>
      <w:r w:rsidR="00DE024E">
        <w:fldChar w:fldCharType="begin"/>
      </w:r>
      <w:r w:rsidR="00DE024E">
        <w:instrText xml:space="preserve"> STYLEREF 1 \s </w:instrText>
      </w:r>
      <w:r w:rsidR="00DE024E">
        <w:fldChar w:fldCharType="separate"/>
      </w:r>
      <w:r w:rsidR="00DE024E">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r w:rsidRPr="00C66CDF">
        <w:t xml:space="preserve"> – Segmentation full result</w:t>
      </w:r>
      <w:bookmarkEnd w:id="230"/>
      <w:bookmarkEnd w:id="231"/>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ADBF1E" w14:textId="77777777" w:rsidR="007170FD" w:rsidRPr="00C66CDF" w:rsidRDefault="007170FD" w:rsidP="00D653E5">
      <w:r w:rsidRPr="00C66CDF">
        <w:separator/>
      </w:r>
    </w:p>
  </w:endnote>
  <w:endnote w:type="continuationSeparator" w:id="0">
    <w:p w14:paraId="3597127C" w14:textId="77777777" w:rsidR="007170FD" w:rsidRPr="00C66CDF" w:rsidRDefault="007170FD" w:rsidP="00D653E5">
      <w:r w:rsidRPr="00C66CDF">
        <w:continuationSeparator/>
      </w:r>
    </w:p>
  </w:endnote>
  <w:endnote w:type="continuationNotice" w:id="1">
    <w:p w14:paraId="2B3C3DF9" w14:textId="77777777" w:rsidR="007170FD" w:rsidRPr="00C66CDF" w:rsidRDefault="007170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664CDF" w14:textId="77777777" w:rsidR="007170FD" w:rsidRPr="00C66CDF" w:rsidRDefault="007170FD" w:rsidP="00D653E5">
      <w:r w:rsidRPr="00C66CDF">
        <w:separator/>
      </w:r>
    </w:p>
  </w:footnote>
  <w:footnote w:type="continuationSeparator" w:id="0">
    <w:p w14:paraId="215EB062" w14:textId="77777777" w:rsidR="007170FD" w:rsidRPr="00C66CDF" w:rsidRDefault="007170FD" w:rsidP="00D653E5">
      <w:r w:rsidRPr="00C66CDF">
        <w:continuationSeparator/>
      </w:r>
    </w:p>
  </w:footnote>
  <w:footnote w:type="continuationNotice" w:id="1">
    <w:p w14:paraId="70367559" w14:textId="77777777" w:rsidR="007170FD" w:rsidRPr="00C66CDF" w:rsidRDefault="007170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0"/>
  </w:num>
  <w:num w:numId="31" w16cid:durableId="1472404327">
    <w:abstractNumId w:val="39"/>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2"/>
  </w:num>
  <w:num w:numId="44" w16cid:durableId="476143688">
    <w:abstractNumId w:val="32"/>
  </w:num>
  <w:num w:numId="45" w16cid:durableId="531695565">
    <w:abstractNumId w:val="38"/>
  </w:num>
  <w:num w:numId="46" w16cid:durableId="155612345">
    <w:abstractNumId w:val="22"/>
  </w:num>
  <w:num w:numId="47" w16cid:durableId="1675836982">
    <w:abstractNumId w:val="30"/>
  </w:num>
  <w:num w:numId="48" w16cid:durableId="1109272554">
    <w:abstractNumId w:val="4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0DB7"/>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5909"/>
    <w:rsid w:val="000469C0"/>
    <w:rsid w:val="000469D5"/>
    <w:rsid w:val="00050879"/>
    <w:rsid w:val="00051B92"/>
    <w:rsid w:val="000538BB"/>
    <w:rsid w:val="00054007"/>
    <w:rsid w:val="00054500"/>
    <w:rsid w:val="000545C2"/>
    <w:rsid w:val="00054B74"/>
    <w:rsid w:val="0005625F"/>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338AC"/>
    <w:rsid w:val="00137E55"/>
    <w:rsid w:val="00140F67"/>
    <w:rsid w:val="00141F7B"/>
    <w:rsid w:val="00143AC7"/>
    <w:rsid w:val="00143CB2"/>
    <w:rsid w:val="00143D10"/>
    <w:rsid w:val="001454CB"/>
    <w:rsid w:val="0014656B"/>
    <w:rsid w:val="0014713B"/>
    <w:rsid w:val="00147630"/>
    <w:rsid w:val="00147C40"/>
    <w:rsid w:val="001513DE"/>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2C15"/>
    <w:rsid w:val="002A37B0"/>
    <w:rsid w:val="002A40A0"/>
    <w:rsid w:val="002A42A2"/>
    <w:rsid w:val="002A4740"/>
    <w:rsid w:val="002A696C"/>
    <w:rsid w:val="002A6C47"/>
    <w:rsid w:val="002A7CC1"/>
    <w:rsid w:val="002B04F4"/>
    <w:rsid w:val="002B0D84"/>
    <w:rsid w:val="002B12F2"/>
    <w:rsid w:val="002B135E"/>
    <w:rsid w:val="002B452E"/>
    <w:rsid w:val="002B5DB6"/>
    <w:rsid w:val="002C01C2"/>
    <w:rsid w:val="002C0617"/>
    <w:rsid w:val="002C0E16"/>
    <w:rsid w:val="002C1081"/>
    <w:rsid w:val="002C3C02"/>
    <w:rsid w:val="002C3ECE"/>
    <w:rsid w:val="002C40B3"/>
    <w:rsid w:val="002C662A"/>
    <w:rsid w:val="002C7036"/>
    <w:rsid w:val="002C7D4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4573"/>
    <w:rsid w:val="00394CCB"/>
    <w:rsid w:val="0039548E"/>
    <w:rsid w:val="00396853"/>
    <w:rsid w:val="003A37AC"/>
    <w:rsid w:val="003A45B6"/>
    <w:rsid w:val="003A4957"/>
    <w:rsid w:val="003A5EFF"/>
    <w:rsid w:val="003A79EC"/>
    <w:rsid w:val="003B157D"/>
    <w:rsid w:val="003B29CE"/>
    <w:rsid w:val="003B2AEC"/>
    <w:rsid w:val="003B358C"/>
    <w:rsid w:val="003B371D"/>
    <w:rsid w:val="003B37CC"/>
    <w:rsid w:val="003C21D8"/>
    <w:rsid w:val="003C233B"/>
    <w:rsid w:val="003C3632"/>
    <w:rsid w:val="003C42BD"/>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34C0"/>
    <w:rsid w:val="003F3D79"/>
    <w:rsid w:val="003F413F"/>
    <w:rsid w:val="003F4234"/>
    <w:rsid w:val="003F51AF"/>
    <w:rsid w:val="003F64D4"/>
    <w:rsid w:val="0040179A"/>
    <w:rsid w:val="0040327C"/>
    <w:rsid w:val="004037B7"/>
    <w:rsid w:val="00403B47"/>
    <w:rsid w:val="00403B6A"/>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267E"/>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8A2"/>
    <w:rsid w:val="006023D4"/>
    <w:rsid w:val="00602BF1"/>
    <w:rsid w:val="00603E8D"/>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64B3"/>
    <w:rsid w:val="00667173"/>
    <w:rsid w:val="00670408"/>
    <w:rsid w:val="00671FF6"/>
    <w:rsid w:val="006720F7"/>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0FD"/>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323"/>
    <w:rsid w:val="007C38E2"/>
    <w:rsid w:val="007C45E9"/>
    <w:rsid w:val="007C4969"/>
    <w:rsid w:val="007C575A"/>
    <w:rsid w:val="007D01B0"/>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1A73"/>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2E2A"/>
    <w:rsid w:val="009844DE"/>
    <w:rsid w:val="00984995"/>
    <w:rsid w:val="009857E6"/>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1E2"/>
    <w:rsid w:val="00AA6F88"/>
    <w:rsid w:val="00AB019F"/>
    <w:rsid w:val="00AB12B0"/>
    <w:rsid w:val="00AB2020"/>
    <w:rsid w:val="00AB2072"/>
    <w:rsid w:val="00AB20DD"/>
    <w:rsid w:val="00AB2156"/>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799"/>
    <w:rsid w:val="00BF0E29"/>
    <w:rsid w:val="00BF5B6B"/>
    <w:rsid w:val="00BF7EB8"/>
    <w:rsid w:val="00C0077D"/>
    <w:rsid w:val="00C031DF"/>
    <w:rsid w:val="00C052A5"/>
    <w:rsid w:val="00C06CE0"/>
    <w:rsid w:val="00C07189"/>
    <w:rsid w:val="00C103BF"/>
    <w:rsid w:val="00C11515"/>
    <w:rsid w:val="00C11BB4"/>
    <w:rsid w:val="00C11FEF"/>
    <w:rsid w:val="00C169AE"/>
    <w:rsid w:val="00C17269"/>
    <w:rsid w:val="00C17396"/>
    <w:rsid w:val="00C1751E"/>
    <w:rsid w:val="00C175A6"/>
    <w:rsid w:val="00C175AB"/>
    <w:rsid w:val="00C21B60"/>
    <w:rsid w:val="00C228CC"/>
    <w:rsid w:val="00C25322"/>
    <w:rsid w:val="00C2654D"/>
    <w:rsid w:val="00C27B28"/>
    <w:rsid w:val="00C27C56"/>
    <w:rsid w:val="00C300CD"/>
    <w:rsid w:val="00C30BDE"/>
    <w:rsid w:val="00C30C5B"/>
    <w:rsid w:val="00C31F73"/>
    <w:rsid w:val="00C34B35"/>
    <w:rsid w:val="00C34DC9"/>
    <w:rsid w:val="00C35116"/>
    <w:rsid w:val="00C35945"/>
    <w:rsid w:val="00C36B74"/>
    <w:rsid w:val="00C36FA9"/>
    <w:rsid w:val="00C40690"/>
    <w:rsid w:val="00C40729"/>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5C"/>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9B0"/>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3C0C"/>
    <w:rsid w:val="00D646E1"/>
    <w:rsid w:val="00D653E5"/>
    <w:rsid w:val="00D66BBA"/>
    <w:rsid w:val="00D71028"/>
    <w:rsid w:val="00D71980"/>
    <w:rsid w:val="00D740C0"/>
    <w:rsid w:val="00D752AF"/>
    <w:rsid w:val="00D77F3B"/>
    <w:rsid w:val="00D8437A"/>
    <w:rsid w:val="00D84483"/>
    <w:rsid w:val="00D85205"/>
    <w:rsid w:val="00D856D1"/>
    <w:rsid w:val="00D8586A"/>
    <w:rsid w:val="00D873DE"/>
    <w:rsid w:val="00D90221"/>
    <w:rsid w:val="00D92200"/>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5170"/>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0760"/>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6BDD"/>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65A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9EC"/>
    <w:rsid w:val="00F12E98"/>
    <w:rsid w:val="00F12EF3"/>
    <w:rsid w:val="00F1322E"/>
    <w:rsid w:val="00F141BC"/>
    <w:rsid w:val="00F148BC"/>
    <w:rsid w:val="00F1627A"/>
    <w:rsid w:val="00F20705"/>
    <w:rsid w:val="00F21AD6"/>
    <w:rsid w:val="00F226A4"/>
    <w:rsid w:val="00F25C75"/>
    <w:rsid w:val="00F25FC8"/>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5AEE"/>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SO690Nmerical.XSL" StyleName="ISO 690 - Numerical Reference"/>
</file>

<file path=customXml/item4.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Props1.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3.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customXml/itemProps4.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docProps/app.xml><?xml version="1.0" encoding="utf-8"?>
<Properties xmlns="http://schemas.openxmlformats.org/officeDocument/2006/extended-properties" xmlns:vt="http://schemas.openxmlformats.org/officeDocument/2006/docPropsVTypes">
  <Template>Normal</Template>
  <TotalTime>3807</TotalTime>
  <Pages>63</Pages>
  <Words>32319</Words>
  <Characters>184223</Characters>
  <Application>Microsoft Office Word</Application>
  <DocSecurity>0</DocSecurity>
  <Lines>1535</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86</cp:revision>
  <cp:lastPrinted>2024-06-18T13:41:00Z</cp:lastPrinted>
  <dcterms:created xsi:type="dcterms:W3CDTF">2021-09-23T18:04:00Z</dcterms:created>
  <dcterms:modified xsi:type="dcterms:W3CDTF">2024-07-05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D32bksFj"/&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